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6CEEE995"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w:t>
            </w:r>
            <w:r w:rsidR="007C5070">
              <w:rPr>
                <w:color w:val="auto"/>
              </w:rPr>
              <w:t>com a colaboração do</w:t>
            </w:r>
            <w:r w:rsidR="00902F38">
              <w:rPr>
                <w:color w:val="auto"/>
              </w:rPr>
              <w:t xml:space="preserve"> </w:t>
            </w:r>
            <w:r w:rsidR="00486EDD">
              <w:rPr>
                <w:color w:val="auto"/>
              </w:rPr>
              <w:t>Engenheiro</w:t>
            </w:r>
            <w:r w:rsidR="00902F38">
              <w:rPr>
                <w:color w:val="auto"/>
              </w:rPr>
              <w:t xml:space="preserve"> Luís Amorim, </w:t>
            </w:r>
            <w:r w:rsidR="007C5070">
              <w:rPr>
                <w:color w:val="auto"/>
              </w:rPr>
              <w:t>supervisor empresarial</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the jury</w:t>
            </w:r>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president</w:t>
            </w:r>
          </w:p>
        </w:tc>
        <w:tc>
          <w:tcPr>
            <w:tcW w:w="6875" w:type="dxa"/>
          </w:tcPr>
          <w:p w14:paraId="2305EF12" w14:textId="3DB2B344" w:rsidR="00316D94" w:rsidRPr="003B1316" w:rsidRDefault="00316D94" w:rsidP="00316EFA">
            <w:pPr>
              <w:pStyle w:val="textos-normais"/>
              <w:rPr>
                <w:color w:val="auto"/>
              </w:rPr>
            </w:pPr>
            <w:r w:rsidRPr="003B1316">
              <w:rPr>
                <w:color w:val="auto"/>
              </w:rPr>
              <w:t xml:space="preserve">Prof. Doutor </w:t>
            </w:r>
            <w:r w:rsidR="00197317">
              <w:rPr>
                <w:color w:val="auto"/>
              </w:rPr>
              <w:t>Paulo Jorge Salvador Serra Ferreir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r>
              <w:rPr>
                <w:b w:val="0"/>
                <w:bCs/>
                <w:noProof w:val="0"/>
                <w:sz w:val="20"/>
                <w:szCs w:val="18"/>
              </w:rPr>
              <w:t>examiners committee</w:t>
            </w:r>
          </w:p>
        </w:tc>
        <w:tc>
          <w:tcPr>
            <w:tcW w:w="6875" w:type="dxa"/>
          </w:tcPr>
          <w:p w14:paraId="7D67EB84" w14:textId="22F4998F" w:rsidR="00316D94" w:rsidRPr="003B1316" w:rsidRDefault="00316D94" w:rsidP="00316EFA">
            <w:pPr>
              <w:pStyle w:val="textos-normais"/>
              <w:rPr>
                <w:color w:val="auto"/>
              </w:rPr>
            </w:pPr>
            <w:r w:rsidRPr="003B1316">
              <w:rPr>
                <w:color w:val="auto"/>
              </w:rPr>
              <w:t xml:space="preserve">Prof. Doutor </w:t>
            </w:r>
            <w:r w:rsidR="00197317">
              <w:rPr>
                <w:color w:val="auto"/>
              </w:rPr>
              <w:t>Carlos Nuno da Cruz Ribeiro</w:t>
            </w:r>
          </w:p>
          <w:p w14:paraId="16C31C38" w14:textId="59F937B5"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 xml:space="preserve">Universidade de </w:t>
            </w:r>
            <w:r w:rsidR="00197317">
              <w:rPr>
                <w:rFonts w:ascii="Helvetica" w:hAnsi="Helvetica"/>
                <w:snapToGrid w:val="0"/>
                <w:sz w:val="16"/>
                <w:lang w:eastAsia="en-US"/>
              </w:rPr>
              <w:t>Lisboa – Instituto Superior Técnico (arguente principal)</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8C11EBC" w:rsidR="00316D94" w:rsidRPr="003B1316" w:rsidRDefault="00316D94" w:rsidP="00316EFA">
            <w:pPr>
              <w:pStyle w:val="textos-normais"/>
              <w:rPr>
                <w:color w:val="auto"/>
              </w:rPr>
            </w:pPr>
            <w:r w:rsidRPr="003B1316">
              <w:rPr>
                <w:color w:val="auto"/>
              </w:rPr>
              <w:t xml:space="preserve">Prof. Doutor </w:t>
            </w:r>
            <w:r w:rsidR="00197317">
              <w:rPr>
                <w:color w:val="auto"/>
              </w:rPr>
              <w:t>André Ventura da Cruz Marnoto Zúquete</w:t>
            </w:r>
          </w:p>
          <w:p w14:paraId="4965636D" w14:textId="3B3A99F2"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w:t>
            </w:r>
            <w:r w:rsidR="00197317">
              <w:rPr>
                <w:rFonts w:ascii="Helvetica" w:hAnsi="Helvetica"/>
                <w:snapToGrid w:val="0"/>
                <w:sz w:val="16"/>
                <w:lang w:eastAsia="en-US"/>
              </w:rPr>
              <w:t>auxiliar</w:t>
            </w:r>
            <w:r w:rsidRPr="003B1316">
              <w:rPr>
                <w:rFonts w:ascii="Helvetica" w:hAnsi="Helvetica"/>
                <w:snapToGrid w:val="0"/>
                <w:sz w:val="16"/>
                <w:lang w:eastAsia="en-US"/>
              </w:rPr>
              <w:t xml:space="preserve"> da </w:t>
            </w:r>
            <w:r>
              <w:rPr>
                <w:rFonts w:ascii="Helvetica" w:hAnsi="Helvetica"/>
                <w:snapToGrid w:val="0"/>
                <w:sz w:val="16"/>
                <w:lang w:eastAsia="en-US"/>
              </w:rPr>
              <w:t>Universidade de Aveiro</w:t>
            </w:r>
            <w:r w:rsidR="00197317">
              <w:rPr>
                <w:rFonts w:ascii="Helvetica" w:hAnsi="Helvetica"/>
                <w:snapToGrid w:val="0"/>
                <w:sz w:val="16"/>
                <w:lang w:eastAsia="en-US"/>
              </w:rPr>
              <w:t xml:space="preserve"> (orientador)</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1B730499" w14:textId="14D829D0" w:rsidR="00316D94" w:rsidRPr="003B1316" w:rsidRDefault="00316D94" w:rsidP="00316EFA">
            <w:pPr>
              <w:rPr>
                <w:rFonts w:ascii="Helvetica" w:hAnsi="Helvetica"/>
                <w:sz w:val="16"/>
              </w:rPr>
            </w:pP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7ED75F80"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w:t>
            </w:r>
            <w:r w:rsidR="00486EDD">
              <w:rPr>
                <w:rFonts w:ascii="L Helvetica Light" w:hAnsi="L Helvetica Light" w:cs="Helvetica"/>
                <w:sz w:val="22"/>
                <w:szCs w:val="22"/>
              </w:rPr>
              <w:t xml:space="preserve">a autenticidade </w:t>
            </w:r>
            <w:r w:rsidRPr="00E66D89">
              <w:rPr>
                <w:rFonts w:ascii="L Helvetica Light" w:hAnsi="L Helvetica Light" w:cs="Helvetica"/>
                <w:sz w:val="22"/>
                <w:szCs w:val="22"/>
              </w:rPr>
              <w:t xml:space="preserve">do documento. </w:t>
            </w:r>
          </w:p>
          <w:p w14:paraId="260CCE42" w14:textId="4031C04B" w:rsidR="00273C51" w:rsidRPr="00486EDD" w:rsidRDefault="00563784" w:rsidP="00EA2632">
            <w:pPr>
              <w:pStyle w:val="textos-normais"/>
              <w:spacing w:line="276" w:lineRule="auto"/>
              <w:rPr>
                <w:rFonts w:ascii="L Helvetica Light" w:hAnsi="L Helvetica Light"/>
                <w:sz w:val="22"/>
                <w:szCs w:val="22"/>
                <w:lang w:val="pt-BR"/>
              </w:rPr>
            </w:pPr>
            <w:r w:rsidRPr="00563784">
              <w:rPr>
                <w:rFonts w:ascii="L Helvetica Light" w:hAnsi="L Helvetica Light"/>
                <w:sz w:val="22"/>
                <w:szCs w:val="22"/>
                <w:lang w:val="pt-BR"/>
              </w:rPr>
              <w:t>Para resolver o problema do acesso a pessoas terceiras foram estudados vários métodos. Métodos de marca de água visíveis e invisíveis que permitam validar a integridade do documento e outros que permitam a validação de documentos com base nos metadados e informação do documento. Optou-se por aprofundar e desenvolver testes com base na segunda fase de métodos estudados</w:t>
            </w:r>
            <w:r>
              <w:rPr>
                <w:rFonts w:ascii="L Helvetica Light" w:hAnsi="L Helvetica Light"/>
                <w:sz w:val="22"/>
                <w:szCs w:val="22"/>
                <w:lang w:val="pt-BR"/>
              </w:rPr>
              <w:t>.</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7AEF1901"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r w:rsidR="00486EDD">
              <w:rPr>
                <w:rFonts w:ascii="L Helvetica Light" w:hAnsi="L Helvetica Light"/>
                <w:sz w:val="22"/>
                <w:szCs w:val="22"/>
              </w:rPr>
              <w:t xml:space="preserve"> onde pode alterar</w:t>
            </w:r>
            <w:r>
              <w:rPr>
                <w:rFonts w:ascii="L Helvetica Light" w:hAnsi="L Helvetica Light"/>
                <w:sz w:val="22"/>
                <w:szCs w:val="22"/>
              </w:rPr>
              <w:t>.</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7E31AB"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7E31AB"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r w:rsidR="00487BC6" w:rsidRPr="008E472B">
              <w:rPr>
                <w:rFonts w:ascii="L Helvetica Light" w:hAnsi="L Helvetica Light"/>
                <w:sz w:val="22"/>
                <w:szCs w:val="22"/>
                <w:lang w:val="en-GB"/>
              </w:rPr>
              <w:t>functioning</w:t>
            </w:r>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In order to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105166DB"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 xml:space="preserve">The following thesis speaks on the issue and the potential solutions for classified documents that, after being printed and handed to a third party either credentialed or not allowed to see the document, lose their credibility therefore the </w:t>
            </w:r>
            <w:r w:rsidR="00486EDD">
              <w:rPr>
                <w:rFonts w:ascii="L Helvetica Light" w:hAnsi="L Helvetica Light"/>
                <w:sz w:val="22"/>
                <w:szCs w:val="22"/>
                <w:lang w:val="en-GB"/>
              </w:rPr>
              <w:t>authenticity</w:t>
            </w:r>
            <w:r w:rsidRPr="008E472B">
              <w:rPr>
                <w:rFonts w:ascii="L Helvetica Light" w:hAnsi="L Helvetica Light"/>
                <w:sz w:val="22"/>
                <w:szCs w:val="22"/>
                <w:lang w:val="en-GB"/>
              </w:rPr>
              <w:t xml:space="preserve"> of the document can not be proven.</w:t>
            </w:r>
          </w:p>
          <w:bookmarkEnd w:id="2"/>
          <w:bookmarkEnd w:id="3"/>
          <w:p w14:paraId="653747EF" w14:textId="77777777" w:rsidR="00563784" w:rsidRP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o solve this third party issue of possible breach various methods were studied. Methods of watermark (visible or not) that are used to insure and validate the credibility of the document and others that allow to verify documents based on the metadata and the information of said document. </w:t>
            </w:r>
          </w:p>
          <w:p w14:paraId="2E993267" w14:textId="77777777" w:rsid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he second method mentioned was the one chosen to further analyze and perform tests. </w:t>
            </w:r>
          </w:p>
          <w:p w14:paraId="3D3DAA76" w14:textId="7B1D5029" w:rsidR="00273C51" w:rsidRDefault="00273C51" w:rsidP="00563784">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an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C01DA2">
      <w:pPr>
        <w:pStyle w:val="Heading1"/>
        <w:jc w:val="left"/>
      </w:pPr>
      <w:bookmarkStart w:id="5" w:name="_Toc137898856"/>
      <w:bookmarkStart w:id="6" w:name="_Toc137899649"/>
      <w:bookmarkStart w:id="7" w:name="_Toc137900984"/>
      <w:bookmarkStart w:id="8" w:name="_Toc137903331"/>
      <w:bookmarkStart w:id="9" w:name="_Toc137904673"/>
      <w:bookmarkStart w:id="10" w:name="_Toc137904737"/>
      <w:bookmarkStart w:id="11" w:name="_Toc137905667"/>
      <w:bookmarkStart w:id="12" w:name="_Toc137905842"/>
      <w:bookmarkStart w:id="13" w:name="_Toc138241427"/>
      <w:bookmarkStart w:id="14" w:name="_Hlk106724446"/>
      <w:r w:rsidRPr="00316D94">
        <w:lastRenderedPageBreak/>
        <w:t>Índice</w:t>
      </w:r>
      <w:bookmarkEnd w:id="4"/>
      <w:bookmarkEnd w:id="5"/>
      <w:bookmarkEnd w:id="6"/>
      <w:bookmarkEnd w:id="7"/>
      <w:bookmarkEnd w:id="8"/>
      <w:bookmarkEnd w:id="9"/>
      <w:bookmarkEnd w:id="10"/>
      <w:bookmarkEnd w:id="11"/>
      <w:bookmarkEnd w:id="12"/>
      <w:bookmarkEnd w:id="13"/>
    </w:p>
    <w:bookmarkEnd w:id="14" w:displacedByCustomXml="next"/>
    <w:sdt>
      <w:sdtPr>
        <w:id w:val="751623616"/>
        <w:docPartObj>
          <w:docPartGallery w:val="Table of Contents"/>
          <w:docPartUnique/>
        </w:docPartObj>
      </w:sdtPr>
      <w:sdtEndPr>
        <w:rPr>
          <w:b/>
          <w:bCs/>
          <w:noProof/>
        </w:rPr>
      </w:sdtEndPr>
      <w:sdtContent>
        <w:p w14:paraId="37F4F184" w14:textId="2F19DA1E" w:rsidR="00197317" w:rsidRDefault="00197317" w:rsidP="00197317"/>
        <w:p w14:paraId="5415B00B" w14:textId="73C8ECD6" w:rsidR="00197317" w:rsidRPr="00197317" w:rsidRDefault="00197317">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r>
            <w:fldChar w:fldCharType="begin"/>
          </w:r>
          <w:r>
            <w:instrText xml:space="preserve"> TOC \o "1-3" \h \z \u </w:instrText>
          </w:r>
          <w:r>
            <w:fldChar w:fldCharType="separate"/>
          </w:r>
          <w:hyperlink w:anchor="_Toc138241427" w:history="1">
            <w:r w:rsidRPr="00197317">
              <w:rPr>
                <w:rStyle w:val="Hyperlink"/>
                <w:rFonts w:ascii="Times New Roman" w:hAnsi="Times New Roman" w:cs="Times New Roman"/>
                <w:noProof/>
              </w:rPr>
              <w:t>Índice</w:t>
            </w:r>
            <w:r w:rsidRPr="00197317">
              <w:rPr>
                <w:rFonts w:ascii="Times New Roman" w:hAnsi="Times New Roman" w:cs="Times New Roman"/>
                <w:noProof/>
                <w:webHidden/>
              </w:rPr>
              <w:tab/>
            </w:r>
            <w:r w:rsidRPr="00197317">
              <w:rPr>
                <w:rFonts w:ascii="Times New Roman" w:hAnsi="Times New Roman" w:cs="Times New Roman"/>
                <w:noProof/>
                <w:webHidden/>
              </w:rPr>
              <w:fldChar w:fldCharType="begin"/>
            </w:r>
            <w:r w:rsidRPr="00197317">
              <w:rPr>
                <w:rFonts w:ascii="Times New Roman" w:hAnsi="Times New Roman" w:cs="Times New Roman"/>
                <w:noProof/>
                <w:webHidden/>
              </w:rPr>
              <w:instrText xml:space="preserve"> PAGEREF _Toc138241427 \h </w:instrText>
            </w:r>
            <w:r w:rsidRPr="00197317">
              <w:rPr>
                <w:rFonts w:ascii="Times New Roman" w:hAnsi="Times New Roman" w:cs="Times New Roman"/>
                <w:noProof/>
                <w:webHidden/>
              </w:rPr>
            </w:r>
            <w:r w:rsidRPr="00197317">
              <w:rPr>
                <w:rFonts w:ascii="Times New Roman" w:hAnsi="Times New Roman" w:cs="Times New Roman"/>
                <w:noProof/>
                <w:webHidden/>
              </w:rPr>
              <w:fldChar w:fldCharType="separate"/>
            </w:r>
            <w:r w:rsidR="00167BBA">
              <w:rPr>
                <w:rFonts w:ascii="Times New Roman" w:hAnsi="Times New Roman" w:cs="Times New Roman"/>
                <w:noProof/>
                <w:webHidden/>
              </w:rPr>
              <w:t>ii</w:t>
            </w:r>
            <w:r w:rsidRPr="00197317">
              <w:rPr>
                <w:rFonts w:ascii="Times New Roman" w:hAnsi="Times New Roman" w:cs="Times New Roman"/>
                <w:noProof/>
                <w:webHidden/>
              </w:rPr>
              <w:fldChar w:fldCharType="end"/>
            </w:r>
          </w:hyperlink>
        </w:p>
        <w:p w14:paraId="5F0F680A" w14:textId="5B96B4C6" w:rsidR="00197317" w:rsidRPr="00197317" w:rsidRDefault="00000000">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28" w:history="1">
            <w:r w:rsidR="00197317" w:rsidRPr="00197317">
              <w:rPr>
                <w:rStyle w:val="Hyperlink"/>
                <w:rFonts w:ascii="Times New Roman" w:hAnsi="Times New Roman" w:cs="Times New Roman"/>
                <w:noProof/>
              </w:rPr>
              <w:t>Lista de Tabel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2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iii</w:t>
            </w:r>
            <w:r w:rsidR="00197317" w:rsidRPr="00197317">
              <w:rPr>
                <w:rFonts w:ascii="Times New Roman" w:hAnsi="Times New Roman" w:cs="Times New Roman"/>
                <w:noProof/>
                <w:webHidden/>
              </w:rPr>
              <w:fldChar w:fldCharType="end"/>
            </w:r>
          </w:hyperlink>
        </w:p>
        <w:p w14:paraId="6D1743DD" w14:textId="4651E589" w:rsidR="00197317" w:rsidRPr="00197317" w:rsidRDefault="00000000">
          <w:pPr>
            <w:pStyle w:val="TOC1"/>
            <w:tabs>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29" w:history="1">
            <w:r w:rsidR="00197317" w:rsidRPr="00197317">
              <w:rPr>
                <w:rStyle w:val="Hyperlink"/>
                <w:rFonts w:ascii="Times New Roman" w:hAnsi="Times New Roman" w:cs="Times New Roman"/>
                <w:noProof/>
              </w:rPr>
              <w:t>Lista de Figu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2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iv</w:t>
            </w:r>
            <w:r w:rsidR="00197317" w:rsidRPr="00197317">
              <w:rPr>
                <w:rFonts w:ascii="Times New Roman" w:hAnsi="Times New Roman" w:cs="Times New Roman"/>
                <w:noProof/>
                <w:webHidden/>
              </w:rPr>
              <w:fldChar w:fldCharType="end"/>
            </w:r>
          </w:hyperlink>
        </w:p>
        <w:p w14:paraId="30935545" w14:textId="6F703A37"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0" w:history="1">
            <w:r w:rsidR="00197317" w:rsidRPr="00197317">
              <w:rPr>
                <w:rStyle w:val="Hyperlink"/>
                <w:rFonts w:ascii="Times New Roman" w:hAnsi="Times New Roman" w:cs="Times New Roman"/>
                <w:noProof/>
              </w:rPr>
              <w:t>1</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Introdu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w:t>
            </w:r>
            <w:r w:rsidR="00197317" w:rsidRPr="00197317">
              <w:rPr>
                <w:rFonts w:ascii="Times New Roman" w:hAnsi="Times New Roman" w:cs="Times New Roman"/>
                <w:noProof/>
                <w:webHidden/>
              </w:rPr>
              <w:fldChar w:fldCharType="end"/>
            </w:r>
          </w:hyperlink>
        </w:p>
        <w:p w14:paraId="1F3B05C5" w14:textId="37CC99F5"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1" w:history="1">
            <w:r w:rsidR="00197317" w:rsidRPr="00197317">
              <w:rPr>
                <w:rStyle w:val="Hyperlink"/>
                <w:rFonts w:ascii="Times New Roman" w:hAnsi="Times New Roman" w:cs="Times New Roman"/>
                <w:noProof/>
              </w:rPr>
              <w:t>1.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Estrutura d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w:t>
            </w:r>
            <w:r w:rsidR="00197317" w:rsidRPr="00197317">
              <w:rPr>
                <w:rFonts w:ascii="Times New Roman" w:hAnsi="Times New Roman" w:cs="Times New Roman"/>
                <w:noProof/>
                <w:webHidden/>
              </w:rPr>
              <w:fldChar w:fldCharType="end"/>
            </w:r>
          </w:hyperlink>
        </w:p>
        <w:p w14:paraId="365917E8" w14:textId="5C4FB3D2"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2" w:history="1">
            <w:r w:rsidR="00197317" w:rsidRPr="00197317">
              <w:rPr>
                <w:rStyle w:val="Hyperlink"/>
                <w:rFonts w:ascii="Times New Roman" w:hAnsi="Times New Roman" w:cs="Times New Roman"/>
                <w:noProof/>
              </w:rPr>
              <w:t>2</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Contex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w:t>
            </w:r>
            <w:r w:rsidR="00197317" w:rsidRPr="00197317">
              <w:rPr>
                <w:rFonts w:ascii="Times New Roman" w:hAnsi="Times New Roman" w:cs="Times New Roman"/>
                <w:noProof/>
                <w:webHidden/>
              </w:rPr>
              <w:fldChar w:fldCharType="end"/>
            </w:r>
          </w:hyperlink>
        </w:p>
        <w:p w14:paraId="12F6E1BF" w14:textId="6CA1FDB4"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3" w:history="1">
            <w:r w:rsidR="00197317" w:rsidRPr="00197317">
              <w:rPr>
                <w:rStyle w:val="Hyperlink"/>
                <w:rFonts w:ascii="Times New Roman" w:hAnsi="Times New Roman" w:cs="Times New Roman"/>
                <w:noProof/>
              </w:rPr>
              <w:t>2.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Código de Bar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w:t>
            </w:r>
            <w:r w:rsidR="00197317" w:rsidRPr="00197317">
              <w:rPr>
                <w:rFonts w:ascii="Times New Roman" w:hAnsi="Times New Roman" w:cs="Times New Roman"/>
                <w:noProof/>
                <w:webHidden/>
              </w:rPr>
              <w:fldChar w:fldCharType="end"/>
            </w:r>
          </w:hyperlink>
        </w:p>
        <w:p w14:paraId="243F1449" w14:textId="08E06949"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34" w:history="1">
            <w:r w:rsidR="00197317" w:rsidRPr="00197317">
              <w:rPr>
                <w:rStyle w:val="Hyperlink"/>
                <w:rFonts w:ascii="Times New Roman" w:hAnsi="Times New Roman" w:cs="Times New Roman"/>
                <w:noProof/>
              </w:rPr>
              <w:t>2.1.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Análise de Código de Bar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w:t>
            </w:r>
            <w:r w:rsidR="00197317" w:rsidRPr="00197317">
              <w:rPr>
                <w:rFonts w:ascii="Times New Roman" w:hAnsi="Times New Roman" w:cs="Times New Roman"/>
                <w:noProof/>
                <w:webHidden/>
              </w:rPr>
              <w:fldChar w:fldCharType="end"/>
            </w:r>
          </w:hyperlink>
        </w:p>
        <w:p w14:paraId="22F9FB54" w14:textId="73593D4B"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5" w:history="1">
            <w:r w:rsidR="00197317" w:rsidRPr="00197317">
              <w:rPr>
                <w:rStyle w:val="Hyperlink"/>
                <w:rFonts w:ascii="Times New Roman" w:hAnsi="Times New Roman" w:cs="Times New Roman"/>
                <w:noProof/>
              </w:rPr>
              <w:t>2.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Processo de criação da metainform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8</w:t>
            </w:r>
            <w:r w:rsidR="00197317" w:rsidRPr="00197317">
              <w:rPr>
                <w:rFonts w:ascii="Times New Roman" w:hAnsi="Times New Roman" w:cs="Times New Roman"/>
                <w:noProof/>
                <w:webHidden/>
              </w:rPr>
              <w:fldChar w:fldCharType="end"/>
            </w:r>
          </w:hyperlink>
        </w:p>
        <w:p w14:paraId="6B2B91F1" w14:textId="03366E64"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36" w:history="1">
            <w:r w:rsidR="00197317" w:rsidRPr="00197317">
              <w:rPr>
                <w:rStyle w:val="Hyperlink"/>
                <w:rFonts w:ascii="Times New Roman" w:hAnsi="Times New Roman" w:cs="Times New Roman"/>
                <w:noProof/>
              </w:rPr>
              <w:t>2.2.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Obtenção das letras e respetivas posições num documento PDF</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8</w:t>
            </w:r>
            <w:r w:rsidR="00197317" w:rsidRPr="00197317">
              <w:rPr>
                <w:rFonts w:ascii="Times New Roman" w:hAnsi="Times New Roman" w:cs="Times New Roman"/>
                <w:noProof/>
                <w:webHidden/>
              </w:rPr>
              <w:fldChar w:fldCharType="end"/>
            </w:r>
          </w:hyperlink>
        </w:p>
        <w:p w14:paraId="018AAEE2" w14:textId="57F2B854"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37" w:history="1">
            <w:r w:rsidR="00197317" w:rsidRPr="00197317">
              <w:rPr>
                <w:rStyle w:val="Hyperlink"/>
                <w:rFonts w:ascii="Times New Roman" w:hAnsi="Times New Roman" w:cs="Times New Roman"/>
                <w:noProof/>
              </w:rPr>
              <w:t>3</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Trabalhos Relacionad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4063CFF8" w14:textId="41291F51"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8" w:history="1">
            <w:r w:rsidR="00197317" w:rsidRPr="00197317">
              <w:rPr>
                <w:rStyle w:val="Hyperlink"/>
                <w:rFonts w:ascii="Times New Roman" w:hAnsi="Times New Roman" w:cs="Times New Roman"/>
                <w:noProof/>
              </w:rPr>
              <w:t>3.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arca de Água</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502E3BF4" w14:textId="4FAE7952"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39" w:history="1">
            <w:r w:rsidR="00197317" w:rsidRPr="00197317">
              <w:rPr>
                <w:rStyle w:val="Hyperlink"/>
                <w:rFonts w:ascii="Times New Roman" w:hAnsi="Times New Roman" w:cs="Times New Roman"/>
                <w:noProof/>
              </w:rPr>
              <w:t>3.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arcas de Água Visívei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3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18BEE34C" w14:textId="577C8B1F"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0" w:history="1">
            <w:r w:rsidR="00197317" w:rsidRPr="00197317">
              <w:rPr>
                <w:rStyle w:val="Hyperlink"/>
                <w:rFonts w:ascii="Times New Roman" w:hAnsi="Times New Roman" w:cs="Times New Roman"/>
                <w:noProof/>
              </w:rPr>
              <w:t>3.2.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Substituição de Palav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9</w:t>
            </w:r>
            <w:r w:rsidR="00197317" w:rsidRPr="00197317">
              <w:rPr>
                <w:rFonts w:ascii="Times New Roman" w:hAnsi="Times New Roman" w:cs="Times New Roman"/>
                <w:noProof/>
                <w:webHidden/>
              </w:rPr>
              <w:fldChar w:fldCharType="end"/>
            </w:r>
          </w:hyperlink>
        </w:p>
        <w:p w14:paraId="6E22A469" w14:textId="62E46F26"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1" w:history="1">
            <w:r w:rsidR="00197317" w:rsidRPr="00197317">
              <w:rPr>
                <w:rStyle w:val="Hyperlink"/>
                <w:rFonts w:ascii="Times New Roman" w:eastAsia="Arial MT" w:hAnsi="Times New Roman" w:cs="Times New Roman"/>
                <w:noProof/>
                <w:lang w:eastAsia="en-US"/>
              </w:rPr>
              <w:t>3.2.2</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Marca de Água sem Mudança de Tex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1</w:t>
            </w:r>
            <w:r w:rsidR="00197317" w:rsidRPr="00197317">
              <w:rPr>
                <w:rFonts w:ascii="Times New Roman" w:hAnsi="Times New Roman" w:cs="Times New Roman"/>
                <w:noProof/>
                <w:webHidden/>
              </w:rPr>
              <w:fldChar w:fldCharType="end"/>
            </w:r>
          </w:hyperlink>
        </w:p>
        <w:p w14:paraId="420A4D20" w14:textId="500B5802"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2" w:history="1">
            <w:r w:rsidR="00197317" w:rsidRPr="00197317">
              <w:rPr>
                <w:rStyle w:val="Hyperlink"/>
                <w:rFonts w:ascii="Times New Roman" w:eastAsia="Arial MT" w:hAnsi="Times New Roman" w:cs="Times New Roman"/>
                <w:noProof/>
                <w:lang w:eastAsia="en-US"/>
              </w:rPr>
              <w:t>3.2.3</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Documentos baseados em Eigenvalu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2</w:t>
            </w:r>
            <w:r w:rsidR="00197317" w:rsidRPr="00197317">
              <w:rPr>
                <w:rFonts w:ascii="Times New Roman" w:hAnsi="Times New Roman" w:cs="Times New Roman"/>
                <w:noProof/>
                <w:webHidden/>
              </w:rPr>
              <w:fldChar w:fldCharType="end"/>
            </w:r>
          </w:hyperlink>
        </w:p>
        <w:p w14:paraId="203D9D91" w14:textId="41CF84F9"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43" w:history="1">
            <w:r w:rsidR="00197317" w:rsidRPr="00197317">
              <w:rPr>
                <w:rStyle w:val="Hyperlink"/>
                <w:rFonts w:ascii="Times New Roman" w:eastAsia="Arial MT" w:hAnsi="Times New Roman" w:cs="Times New Roman"/>
                <w:noProof/>
                <w:lang w:eastAsia="en-US"/>
              </w:rPr>
              <w:t>3.2.4</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Marca de Água com Espaça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4</w:t>
            </w:r>
            <w:r w:rsidR="00197317" w:rsidRPr="00197317">
              <w:rPr>
                <w:rFonts w:ascii="Times New Roman" w:hAnsi="Times New Roman" w:cs="Times New Roman"/>
                <w:noProof/>
                <w:webHidden/>
              </w:rPr>
              <w:fldChar w:fldCharType="end"/>
            </w:r>
          </w:hyperlink>
        </w:p>
        <w:p w14:paraId="76D28E74" w14:textId="47D0FF3C"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44" w:history="1">
            <w:r w:rsidR="00197317" w:rsidRPr="00197317">
              <w:rPr>
                <w:rStyle w:val="Hyperlink"/>
                <w:rFonts w:ascii="Times New Roman" w:eastAsia="Arial MT" w:hAnsi="Times New Roman" w:cs="Times New Roman"/>
                <w:noProof/>
                <w:lang w:eastAsia="en-US"/>
              </w:rPr>
              <w:t>4</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Algoritmo de Marcação e Análise de Documentos Impress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6</w:t>
            </w:r>
            <w:r w:rsidR="00197317" w:rsidRPr="00197317">
              <w:rPr>
                <w:rFonts w:ascii="Times New Roman" w:hAnsi="Times New Roman" w:cs="Times New Roman"/>
                <w:noProof/>
                <w:webHidden/>
              </w:rPr>
              <w:fldChar w:fldCharType="end"/>
            </w:r>
          </w:hyperlink>
        </w:p>
        <w:p w14:paraId="06AFDCA0" w14:textId="1F7F1AB8"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5" w:history="1">
            <w:r w:rsidR="00197317" w:rsidRPr="00197317">
              <w:rPr>
                <w:rStyle w:val="Hyperlink"/>
                <w:rFonts w:ascii="Times New Roman" w:hAnsi="Times New Roman" w:cs="Times New Roman"/>
                <w:noProof/>
              </w:rPr>
              <w:t>4.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Processamento de Document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6</w:t>
            </w:r>
            <w:r w:rsidR="00197317" w:rsidRPr="00197317">
              <w:rPr>
                <w:rFonts w:ascii="Times New Roman" w:hAnsi="Times New Roman" w:cs="Times New Roman"/>
                <w:noProof/>
                <w:webHidden/>
              </w:rPr>
              <w:fldChar w:fldCharType="end"/>
            </w:r>
          </w:hyperlink>
        </w:p>
        <w:p w14:paraId="23AF8991" w14:textId="6AFC295F"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6" w:history="1">
            <w:r w:rsidR="00197317" w:rsidRPr="00197317">
              <w:rPr>
                <w:rStyle w:val="Hyperlink"/>
                <w:rFonts w:ascii="Times New Roman" w:hAnsi="Times New Roman" w:cs="Times New Roman"/>
                <w:noProof/>
              </w:rPr>
              <w:t>4.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Verificação de Documentos Impress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7</w:t>
            </w:r>
            <w:r w:rsidR="00197317" w:rsidRPr="00197317">
              <w:rPr>
                <w:rFonts w:ascii="Times New Roman" w:hAnsi="Times New Roman" w:cs="Times New Roman"/>
                <w:noProof/>
                <w:webHidden/>
              </w:rPr>
              <w:fldChar w:fldCharType="end"/>
            </w:r>
          </w:hyperlink>
        </w:p>
        <w:p w14:paraId="203D564C" w14:textId="3DF75518"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47" w:history="1">
            <w:r w:rsidR="00197317" w:rsidRPr="00197317">
              <w:rPr>
                <w:rStyle w:val="Hyperlink"/>
                <w:rFonts w:ascii="Times New Roman" w:eastAsia="Arial MT" w:hAnsi="Times New Roman" w:cs="Times New Roman"/>
                <w:noProof/>
                <w:lang w:eastAsia="en-US"/>
              </w:rPr>
              <w:t>5</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Implement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8</w:t>
            </w:r>
            <w:r w:rsidR="00197317" w:rsidRPr="00197317">
              <w:rPr>
                <w:rFonts w:ascii="Times New Roman" w:hAnsi="Times New Roman" w:cs="Times New Roman"/>
                <w:noProof/>
                <w:webHidden/>
              </w:rPr>
              <w:fldChar w:fldCharType="end"/>
            </w:r>
          </w:hyperlink>
        </w:p>
        <w:p w14:paraId="6C24542F" w14:textId="0AFD9D84"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8" w:history="1">
            <w:r w:rsidR="00197317" w:rsidRPr="00197317">
              <w:rPr>
                <w:rStyle w:val="Hyperlink"/>
                <w:rFonts w:ascii="Times New Roman" w:eastAsia="Arial MT" w:hAnsi="Times New Roman" w:cs="Times New Roman"/>
                <w:noProof/>
                <w:lang w:eastAsia="en-US"/>
              </w:rPr>
              <w:t>5.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Linguagens de Program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8</w:t>
            </w:r>
            <w:r w:rsidR="00197317" w:rsidRPr="00197317">
              <w:rPr>
                <w:rFonts w:ascii="Times New Roman" w:hAnsi="Times New Roman" w:cs="Times New Roman"/>
                <w:noProof/>
                <w:webHidden/>
              </w:rPr>
              <w:fldChar w:fldCharType="end"/>
            </w:r>
          </w:hyperlink>
        </w:p>
        <w:p w14:paraId="48BE8037" w14:textId="49382181"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49" w:history="1">
            <w:r w:rsidR="00197317" w:rsidRPr="00197317">
              <w:rPr>
                <w:rStyle w:val="Hyperlink"/>
                <w:rFonts w:ascii="Times New Roman" w:eastAsia="Arial MT" w:hAnsi="Times New Roman" w:cs="Times New Roman"/>
                <w:noProof/>
                <w:lang w:eastAsia="en-US"/>
              </w:rPr>
              <w:t>5.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Arquitetura</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4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8</w:t>
            </w:r>
            <w:r w:rsidR="00197317" w:rsidRPr="00197317">
              <w:rPr>
                <w:rFonts w:ascii="Times New Roman" w:hAnsi="Times New Roman" w:cs="Times New Roman"/>
                <w:noProof/>
                <w:webHidden/>
              </w:rPr>
              <w:fldChar w:fldCharType="end"/>
            </w:r>
          </w:hyperlink>
        </w:p>
        <w:p w14:paraId="4F49A29C" w14:textId="486C11F3"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0" w:history="1">
            <w:r w:rsidR="00197317" w:rsidRPr="00197317">
              <w:rPr>
                <w:rStyle w:val="Hyperlink"/>
                <w:rFonts w:ascii="Times New Roman" w:eastAsia="Arial MT" w:hAnsi="Times New Roman" w:cs="Times New Roman"/>
                <w:noProof/>
                <w:lang w:eastAsia="en-US"/>
              </w:rPr>
              <w:t>5.3</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Document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9</w:t>
            </w:r>
            <w:r w:rsidR="00197317" w:rsidRPr="00197317">
              <w:rPr>
                <w:rFonts w:ascii="Times New Roman" w:hAnsi="Times New Roman" w:cs="Times New Roman"/>
                <w:noProof/>
                <w:webHidden/>
              </w:rPr>
              <w:fldChar w:fldCharType="end"/>
            </w:r>
          </w:hyperlink>
        </w:p>
        <w:p w14:paraId="56F01256" w14:textId="239199C0"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1" w:history="1">
            <w:r w:rsidR="00197317" w:rsidRPr="00197317">
              <w:rPr>
                <w:rStyle w:val="Hyperlink"/>
                <w:rFonts w:ascii="Times New Roman" w:eastAsia="Arial MT" w:hAnsi="Times New Roman" w:cs="Times New Roman"/>
                <w:noProof/>
                <w:lang w:eastAsia="en-US"/>
              </w:rPr>
              <w:t>5.3.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onversão para Bitmap</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19</w:t>
            </w:r>
            <w:r w:rsidR="00197317" w:rsidRPr="00197317">
              <w:rPr>
                <w:rFonts w:ascii="Times New Roman" w:hAnsi="Times New Roman" w:cs="Times New Roman"/>
                <w:noProof/>
                <w:webHidden/>
              </w:rPr>
              <w:fldChar w:fldCharType="end"/>
            </w:r>
          </w:hyperlink>
        </w:p>
        <w:p w14:paraId="52FC5B03" w14:textId="34BB8939"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2" w:history="1">
            <w:r w:rsidR="00197317" w:rsidRPr="00197317">
              <w:rPr>
                <w:rStyle w:val="Hyperlink"/>
                <w:rFonts w:ascii="Times New Roman" w:eastAsia="Arial MT" w:hAnsi="Times New Roman" w:cs="Times New Roman"/>
                <w:noProof/>
                <w:lang w:eastAsia="en-US"/>
              </w:rPr>
              <w:t>5.3.2</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Obter Dimensões do PDF e da Imagem</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0</w:t>
            </w:r>
            <w:r w:rsidR="00197317" w:rsidRPr="00197317">
              <w:rPr>
                <w:rFonts w:ascii="Times New Roman" w:hAnsi="Times New Roman" w:cs="Times New Roman"/>
                <w:noProof/>
                <w:webHidden/>
              </w:rPr>
              <w:fldChar w:fldCharType="end"/>
            </w:r>
          </w:hyperlink>
        </w:p>
        <w:p w14:paraId="363C5FE7" w14:textId="31B26B11"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3" w:history="1">
            <w:r w:rsidR="00197317" w:rsidRPr="00197317">
              <w:rPr>
                <w:rStyle w:val="Hyperlink"/>
                <w:rFonts w:ascii="Times New Roman" w:eastAsia="Arial MT" w:hAnsi="Times New Roman" w:cs="Times New Roman"/>
                <w:noProof/>
                <w:lang w:eastAsia="en-US"/>
              </w:rPr>
              <w:t>5.3.3</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riação dos Pontos para o Sistema de Verificaçã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0</w:t>
            </w:r>
            <w:r w:rsidR="00197317" w:rsidRPr="00197317">
              <w:rPr>
                <w:rFonts w:ascii="Times New Roman" w:hAnsi="Times New Roman" w:cs="Times New Roman"/>
                <w:noProof/>
                <w:webHidden/>
              </w:rPr>
              <w:fldChar w:fldCharType="end"/>
            </w:r>
          </w:hyperlink>
        </w:p>
        <w:p w14:paraId="4537E447" w14:textId="49AB1579"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4" w:history="1">
            <w:r w:rsidR="00197317" w:rsidRPr="00197317">
              <w:rPr>
                <w:rStyle w:val="Hyperlink"/>
                <w:rFonts w:ascii="Times New Roman" w:eastAsia="Arial MT" w:hAnsi="Times New Roman" w:cs="Times New Roman"/>
                <w:noProof/>
                <w:lang w:eastAsia="en-US"/>
              </w:rPr>
              <w:t>5.3.4</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riação do Documento para a Integridade</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3</w:t>
            </w:r>
            <w:r w:rsidR="00197317" w:rsidRPr="00197317">
              <w:rPr>
                <w:rFonts w:ascii="Times New Roman" w:hAnsi="Times New Roman" w:cs="Times New Roman"/>
                <w:noProof/>
                <w:webHidden/>
              </w:rPr>
              <w:fldChar w:fldCharType="end"/>
            </w:r>
          </w:hyperlink>
        </w:p>
        <w:p w14:paraId="0C3D5CF3" w14:textId="5FC24CEF"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5" w:history="1">
            <w:r w:rsidR="00197317" w:rsidRPr="00197317">
              <w:rPr>
                <w:rStyle w:val="Hyperlink"/>
                <w:rFonts w:ascii="Times New Roman" w:eastAsia="Arial MT" w:hAnsi="Times New Roman" w:cs="Times New Roman"/>
                <w:noProof/>
                <w:lang w:eastAsia="en-US"/>
              </w:rPr>
              <w:t>5.4</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Base de Dado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4</w:t>
            </w:r>
            <w:r w:rsidR="00197317" w:rsidRPr="00197317">
              <w:rPr>
                <w:rFonts w:ascii="Times New Roman" w:hAnsi="Times New Roman" w:cs="Times New Roman"/>
                <w:noProof/>
                <w:webHidden/>
              </w:rPr>
              <w:fldChar w:fldCharType="end"/>
            </w:r>
          </w:hyperlink>
        </w:p>
        <w:p w14:paraId="292391FF" w14:textId="0E51900C"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6" w:history="1">
            <w:r w:rsidR="00197317" w:rsidRPr="00197317">
              <w:rPr>
                <w:rStyle w:val="Hyperlink"/>
                <w:rFonts w:ascii="Times New Roman" w:eastAsia="Arial MT" w:hAnsi="Times New Roman" w:cs="Times New Roman"/>
                <w:noProof/>
                <w:lang w:val="pt-BR" w:eastAsia="en-US"/>
              </w:rPr>
              <w:t>5.5</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val="pt-BR" w:eastAsia="en-US"/>
              </w:rPr>
              <w:t>Obtenção das letras e respetivas posições num documento PDF</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5</w:t>
            </w:r>
            <w:r w:rsidR="00197317" w:rsidRPr="00197317">
              <w:rPr>
                <w:rFonts w:ascii="Times New Roman" w:hAnsi="Times New Roman" w:cs="Times New Roman"/>
                <w:noProof/>
                <w:webHidden/>
              </w:rPr>
              <w:fldChar w:fldCharType="end"/>
            </w:r>
          </w:hyperlink>
        </w:p>
        <w:p w14:paraId="54A4B48F" w14:textId="7F2BADCD"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57" w:history="1">
            <w:r w:rsidR="00197317" w:rsidRPr="00197317">
              <w:rPr>
                <w:rStyle w:val="Hyperlink"/>
                <w:rFonts w:ascii="Times New Roman" w:eastAsia="Arial MT" w:hAnsi="Times New Roman" w:cs="Times New Roman"/>
                <w:noProof/>
                <w:lang w:eastAsia="en-US"/>
              </w:rPr>
              <w:t>5.6</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ódigo de Barr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7</w:t>
            </w:r>
            <w:r w:rsidR="00197317" w:rsidRPr="00197317">
              <w:rPr>
                <w:rFonts w:ascii="Times New Roman" w:hAnsi="Times New Roman" w:cs="Times New Roman"/>
                <w:noProof/>
                <w:webHidden/>
              </w:rPr>
              <w:fldChar w:fldCharType="end"/>
            </w:r>
          </w:hyperlink>
        </w:p>
        <w:p w14:paraId="4DAFB262" w14:textId="23D7DA87"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8" w:history="1">
            <w:r w:rsidR="00197317" w:rsidRPr="00197317">
              <w:rPr>
                <w:rStyle w:val="Hyperlink"/>
                <w:rFonts w:ascii="Times New Roman" w:eastAsia="Arial MT" w:hAnsi="Times New Roman" w:cs="Times New Roman"/>
                <w:noProof/>
                <w:lang w:eastAsia="en-US"/>
              </w:rPr>
              <w:t>5.6.1</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Criação e Leitura</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7</w:t>
            </w:r>
            <w:r w:rsidR="00197317" w:rsidRPr="00197317">
              <w:rPr>
                <w:rFonts w:ascii="Times New Roman" w:hAnsi="Times New Roman" w:cs="Times New Roman"/>
                <w:noProof/>
                <w:webHidden/>
              </w:rPr>
              <w:fldChar w:fldCharType="end"/>
            </w:r>
          </w:hyperlink>
        </w:p>
        <w:p w14:paraId="685B2AAC" w14:textId="7FC900A2" w:rsidR="00197317" w:rsidRPr="00197317" w:rsidRDefault="00000000">
          <w:pPr>
            <w:pStyle w:val="TOC3"/>
            <w:tabs>
              <w:tab w:val="left" w:pos="1200"/>
              <w:tab w:val="right" w:leader="dot" w:pos="10194"/>
            </w:tabs>
            <w:rPr>
              <w:rFonts w:ascii="Times New Roman" w:eastAsiaTheme="minorEastAsia" w:hAnsi="Times New Roman" w:cs="Times New Roman"/>
              <w:i w:val="0"/>
              <w:iCs w:val="0"/>
              <w:noProof/>
              <w:kern w:val="2"/>
              <w:sz w:val="22"/>
              <w:szCs w:val="22"/>
              <w:lang w:val="en-GB" w:eastAsia="en-GB"/>
              <w14:ligatures w14:val="standardContextual"/>
            </w:rPr>
          </w:pPr>
          <w:hyperlink w:anchor="_Toc138241459" w:history="1">
            <w:r w:rsidR="00197317" w:rsidRPr="00197317">
              <w:rPr>
                <w:rStyle w:val="Hyperlink"/>
                <w:rFonts w:ascii="Times New Roman" w:eastAsia="Arial MT" w:hAnsi="Times New Roman" w:cs="Times New Roman"/>
                <w:noProof/>
                <w:lang w:eastAsia="en-US"/>
              </w:rPr>
              <w:t>5.6.2</w:t>
            </w:r>
            <w:r w:rsidR="00197317" w:rsidRPr="00197317">
              <w:rPr>
                <w:rFonts w:ascii="Times New Roman" w:eastAsiaTheme="minorEastAsia" w:hAnsi="Times New Roman" w:cs="Times New Roman"/>
                <w:i w:val="0"/>
                <w:iC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Posiçõ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5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28</w:t>
            </w:r>
            <w:r w:rsidR="00197317" w:rsidRPr="00197317">
              <w:rPr>
                <w:rFonts w:ascii="Times New Roman" w:hAnsi="Times New Roman" w:cs="Times New Roman"/>
                <w:noProof/>
                <w:webHidden/>
              </w:rPr>
              <w:fldChar w:fldCharType="end"/>
            </w:r>
          </w:hyperlink>
        </w:p>
        <w:p w14:paraId="0C80F6DB" w14:textId="373A352F"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0" w:history="1">
            <w:r w:rsidR="00197317" w:rsidRPr="00197317">
              <w:rPr>
                <w:rStyle w:val="Hyperlink"/>
                <w:rFonts w:ascii="Times New Roman" w:eastAsia="Arial MT" w:hAnsi="Times New Roman" w:cs="Times New Roman"/>
                <w:noProof/>
                <w:lang w:eastAsia="en-US"/>
              </w:rPr>
              <w:t>5.7</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eastAsia="Arial MT" w:hAnsi="Times New Roman" w:cs="Times New Roman"/>
                <w:noProof/>
                <w:lang w:eastAsia="en-US"/>
              </w:rPr>
              <w:t>Interface Gráfica (GUI)</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0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1</w:t>
            </w:r>
            <w:r w:rsidR="00197317" w:rsidRPr="00197317">
              <w:rPr>
                <w:rFonts w:ascii="Times New Roman" w:hAnsi="Times New Roman" w:cs="Times New Roman"/>
                <w:noProof/>
                <w:webHidden/>
              </w:rPr>
              <w:fldChar w:fldCharType="end"/>
            </w:r>
          </w:hyperlink>
        </w:p>
        <w:p w14:paraId="4A8AF863" w14:textId="469D6D9A"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1" w:history="1">
            <w:r w:rsidR="00197317" w:rsidRPr="00197317">
              <w:rPr>
                <w:rStyle w:val="Hyperlink"/>
                <w:rFonts w:ascii="Times New Roman" w:hAnsi="Times New Roman" w:cs="Times New Roman"/>
                <w:noProof/>
              </w:rPr>
              <w:t>6</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Test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1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5</w:t>
            </w:r>
            <w:r w:rsidR="00197317" w:rsidRPr="00197317">
              <w:rPr>
                <w:rFonts w:ascii="Times New Roman" w:hAnsi="Times New Roman" w:cs="Times New Roman"/>
                <w:noProof/>
                <w:webHidden/>
              </w:rPr>
              <w:fldChar w:fldCharType="end"/>
            </w:r>
          </w:hyperlink>
        </w:p>
        <w:p w14:paraId="5067DD15" w14:textId="4A2082B3"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2" w:history="1">
            <w:r w:rsidR="00197317" w:rsidRPr="00197317">
              <w:rPr>
                <w:rStyle w:val="Hyperlink"/>
                <w:rFonts w:ascii="Times New Roman" w:hAnsi="Times New Roman" w:cs="Times New Roman"/>
                <w:noProof/>
              </w:rPr>
              <w:t>6.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Documentos Digitais com Rotaçõ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2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5</w:t>
            </w:r>
            <w:r w:rsidR="00197317" w:rsidRPr="00197317">
              <w:rPr>
                <w:rFonts w:ascii="Times New Roman" w:hAnsi="Times New Roman" w:cs="Times New Roman"/>
                <w:noProof/>
                <w:webHidden/>
              </w:rPr>
              <w:fldChar w:fldCharType="end"/>
            </w:r>
          </w:hyperlink>
        </w:p>
        <w:p w14:paraId="3B9956C8" w14:textId="0F742F3E"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3" w:history="1">
            <w:r w:rsidR="00197317" w:rsidRPr="00197317">
              <w:rPr>
                <w:rStyle w:val="Hyperlink"/>
                <w:rFonts w:ascii="Times New Roman" w:hAnsi="Times New Roman" w:cs="Times New Roman"/>
                <w:noProof/>
              </w:rPr>
              <w:t>6.2</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udança de Escala n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3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39</w:t>
            </w:r>
            <w:r w:rsidR="00197317" w:rsidRPr="00197317">
              <w:rPr>
                <w:rFonts w:ascii="Times New Roman" w:hAnsi="Times New Roman" w:cs="Times New Roman"/>
                <w:noProof/>
                <w:webHidden/>
              </w:rPr>
              <w:fldChar w:fldCharType="end"/>
            </w:r>
          </w:hyperlink>
        </w:p>
        <w:p w14:paraId="04A2FC91" w14:textId="326A3EFD"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4" w:history="1">
            <w:r w:rsidR="00197317" w:rsidRPr="00197317">
              <w:rPr>
                <w:rStyle w:val="Hyperlink"/>
                <w:rFonts w:ascii="Times New Roman" w:hAnsi="Times New Roman" w:cs="Times New Roman"/>
                <w:noProof/>
              </w:rPr>
              <w:t>6.3</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Modificações n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4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45</w:t>
            </w:r>
            <w:r w:rsidR="00197317" w:rsidRPr="00197317">
              <w:rPr>
                <w:rFonts w:ascii="Times New Roman" w:hAnsi="Times New Roman" w:cs="Times New Roman"/>
                <w:noProof/>
                <w:webHidden/>
              </w:rPr>
              <w:fldChar w:fldCharType="end"/>
            </w:r>
          </w:hyperlink>
        </w:p>
        <w:p w14:paraId="7BC00C35" w14:textId="4ADA3226"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5" w:history="1">
            <w:r w:rsidR="00197317" w:rsidRPr="00197317">
              <w:rPr>
                <w:rStyle w:val="Hyperlink"/>
                <w:rFonts w:ascii="Times New Roman" w:hAnsi="Times New Roman" w:cs="Times New Roman"/>
                <w:noProof/>
              </w:rPr>
              <w:t>7</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Conclusõe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5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51</w:t>
            </w:r>
            <w:r w:rsidR="00197317" w:rsidRPr="00197317">
              <w:rPr>
                <w:rFonts w:ascii="Times New Roman" w:hAnsi="Times New Roman" w:cs="Times New Roman"/>
                <w:noProof/>
                <w:webHidden/>
              </w:rPr>
              <w:fldChar w:fldCharType="end"/>
            </w:r>
          </w:hyperlink>
        </w:p>
        <w:p w14:paraId="11A13CAD" w14:textId="5BF30A49" w:rsidR="00197317" w:rsidRPr="00197317" w:rsidRDefault="00000000">
          <w:pPr>
            <w:pStyle w:val="TOC2"/>
            <w:tabs>
              <w:tab w:val="left" w:pos="8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6" w:history="1">
            <w:r w:rsidR="00197317" w:rsidRPr="00197317">
              <w:rPr>
                <w:rStyle w:val="Hyperlink"/>
                <w:rFonts w:ascii="Times New Roman" w:hAnsi="Times New Roman" w:cs="Times New Roman"/>
                <w:noProof/>
              </w:rPr>
              <w:t>7.1</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Trabalho Futur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6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51</w:t>
            </w:r>
            <w:r w:rsidR="00197317" w:rsidRPr="00197317">
              <w:rPr>
                <w:rFonts w:ascii="Times New Roman" w:hAnsi="Times New Roman" w:cs="Times New Roman"/>
                <w:noProof/>
                <w:webHidden/>
              </w:rPr>
              <w:fldChar w:fldCharType="end"/>
            </w:r>
          </w:hyperlink>
        </w:p>
        <w:p w14:paraId="71A17038" w14:textId="1140537A"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7" w:history="1">
            <w:r w:rsidR="00197317" w:rsidRPr="00197317">
              <w:rPr>
                <w:rStyle w:val="Hyperlink"/>
                <w:rFonts w:ascii="Times New Roman" w:hAnsi="Times New Roman" w:cs="Times New Roman"/>
                <w:noProof/>
              </w:rPr>
              <w:t>8</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Referências</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7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53</w:t>
            </w:r>
            <w:r w:rsidR="00197317" w:rsidRPr="00197317">
              <w:rPr>
                <w:rFonts w:ascii="Times New Roman" w:hAnsi="Times New Roman" w:cs="Times New Roman"/>
                <w:noProof/>
                <w:webHidden/>
              </w:rPr>
              <w:fldChar w:fldCharType="end"/>
            </w:r>
          </w:hyperlink>
        </w:p>
        <w:p w14:paraId="595AF719" w14:textId="0459FF14" w:rsidR="00197317" w:rsidRPr="00197317" w:rsidRDefault="00000000">
          <w:pPr>
            <w:pStyle w:val="TOC1"/>
            <w:tabs>
              <w:tab w:val="left" w:pos="400"/>
              <w:tab w:val="right" w:leader="dot" w:pos="10194"/>
            </w:tabs>
            <w:rPr>
              <w:rFonts w:ascii="Times New Roman" w:eastAsiaTheme="minorEastAsia" w:hAnsi="Times New Roman" w:cs="Times New Roman"/>
              <w:b w:val="0"/>
              <w:bCs w:val="0"/>
              <w:caps w:val="0"/>
              <w:noProof/>
              <w:kern w:val="2"/>
              <w:sz w:val="22"/>
              <w:szCs w:val="22"/>
              <w:lang w:val="en-GB" w:eastAsia="en-GB"/>
              <w14:ligatures w14:val="standardContextual"/>
            </w:rPr>
          </w:pPr>
          <w:hyperlink w:anchor="_Toc138241468" w:history="1">
            <w:r w:rsidR="00197317" w:rsidRPr="00197317">
              <w:rPr>
                <w:rStyle w:val="Hyperlink"/>
                <w:rFonts w:ascii="Times New Roman" w:hAnsi="Times New Roman" w:cs="Times New Roman"/>
                <w:noProof/>
              </w:rPr>
              <w:t>9</w:t>
            </w:r>
            <w:r w:rsidR="00197317" w:rsidRPr="00197317">
              <w:rPr>
                <w:rFonts w:ascii="Times New Roman" w:eastAsiaTheme="minorEastAsia" w:hAnsi="Times New Roman" w:cs="Times New Roman"/>
                <w:b w:val="0"/>
                <w:bCs w:val="0"/>
                <w:caps w:val="0"/>
                <w:noProof/>
                <w:kern w:val="2"/>
                <w:sz w:val="22"/>
                <w:szCs w:val="22"/>
                <w:lang w:val="en-GB" w:eastAsia="en-GB"/>
                <w14:ligatures w14:val="standardContextual"/>
              </w:rPr>
              <w:tab/>
            </w:r>
            <w:r w:rsidR="00197317" w:rsidRPr="00197317">
              <w:rPr>
                <w:rStyle w:val="Hyperlink"/>
                <w:rFonts w:ascii="Times New Roman" w:hAnsi="Times New Roman" w:cs="Times New Roman"/>
                <w:noProof/>
              </w:rPr>
              <w:t>Anex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8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54</w:t>
            </w:r>
            <w:r w:rsidR="00197317" w:rsidRPr="00197317">
              <w:rPr>
                <w:rFonts w:ascii="Times New Roman" w:hAnsi="Times New Roman" w:cs="Times New Roman"/>
                <w:noProof/>
                <w:webHidden/>
              </w:rPr>
              <w:fldChar w:fldCharType="end"/>
            </w:r>
          </w:hyperlink>
        </w:p>
        <w:p w14:paraId="11C66382" w14:textId="6191278E" w:rsidR="00197317" w:rsidRPr="00197317" w:rsidRDefault="00000000">
          <w:pPr>
            <w:pStyle w:val="TOC2"/>
            <w:tabs>
              <w:tab w:val="left" w:pos="600"/>
              <w:tab w:val="right" w:leader="dot" w:pos="10194"/>
            </w:tabs>
            <w:rPr>
              <w:rFonts w:ascii="Times New Roman" w:eastAsiaTheme="minorEastAsia" w:hAnsi="Times New Roman" w:cs="Times New Roman"/>
              <w:smallCaps w:val="0"/>
              <w:noProof/>
              <w:kern w:val="2"/>
              <w:sz w:val="22"/>
              <w:szCs w:val="22"/>
              <w:lang w:val="en-GB" w:eastAsia="en-GB"/>
              <w14:ligatures w14:val="standardContextual"/>
            </w:rPr>
          </w:pPr>
          <w:hyperlink w:anchor="_Toc138241469" w:history="1">
            <w:r w:rsidR="00197317" w:rsidRPr="00197317">
              <w:rPr>
                <w:rStyle w:val="Hyperlink"/>
                <w:rFonts w:ascii="Times New Roman" w:hAnsi="Times New Roman" w:cs="Times New Roman"/>
                <w:noProof/>
                <w:lang w:eastAsia="en-US"/>
              </w:rPr>
              <w:t>A)</w:t>
            </w:r>
            <w:r w:rsidR="00197317" w:rsidRPr="00197317">
              <w:rPr>
                <w:rFonts w:ascii="Times New Roman" w:eastAsiaTheme="minorEastAsia" w:hAnsi="Times New Roman" w:cs="Times New Roman"/>
                <w:smallCaps w:val="0"/>
                <w:noProof/>
                <w:kern w:val="2"/>
                <w:sz w:val="22"/>
                <w:szCs w:val="22"/>
                <w:lang w:val="en-GB" w:eastAsia="en-GB"/>
                <w14:ligatures w14:val="standardContextual"/>
              </w:rPr>
              <w:tab/>
            </w:r>
            <w:r w:rsidR="00197317" w:rsidRPr="00197317">
              <w:rPr>
                <w:rStyle w:val="Hyperlink"/>
                <w:rFonts w:ascii="Times New Roman" w:hAnsi="Times New Roman" w:cs="Times New Roman"/>
                <w:noProof/>
                <w:lang w:eastAsia="en-US"/>
              </w:rPr>
              <w:t>Mudança de Escala do Documento</w:t>
            </w:r>
            <w:r w:rsidR="00197317" w:rsidRPr="00197317">
              <w:rPr>
                <w:rFonts w:ascii="Times New Roman" w:hAnsi="Times New Roman" w:cs="Times New Roman"/>
                <w:noProof/>
                <w:webHidden/>
              </w:rPr>
              <w:tab/>
            </w:r>
            <w:r w:rsidR="00197317" w:rsidRPr="00197317">
              <w:rPr>
                <w:rFonts w:ascii="Times New Roman" w:hAnsi="Times New Roman" w:cs="Times New Roman"/>
                <w:noProof/>
                <w:webHidden/>
              </w:rPr>
              <w:fldChar w:fldCharType="begin"/>
            </w:r>
            <w:r w:rsidR="00197317" w:rsidRPr="00197317">
              <w:rPr>
                <w:rFonts w:ascii="Times New Roman" w:hAnsi="Times New Roman" w:cs="Times New Roman"/>
                <w:noProof/>
                <w:webHidden/>
              </w:rPr>
              <w:instrText xml:space="preserve"> PAGEREF _Toc138241469 \h </w:instrText>
            </w:r>
            <w:r w:rsidR="00197317" w:rsidRPr="00197317">
              <w:rPr>
                <w:rFonts w:ascii="Times New Roman" w:hAnsi="Times New Roman" w:cs="Times New Roman"/>
                <w:noProof/>
                <w:webHidden/>
              </w:rPr>
            </w:r>
            <w:r w:rsidR="00197317" w:rsidRPr="00197317">
              <w:rPr>
                <w:rFonts w:ascii="Times New Roman" w:hAnsi="Times New Roman" w:cs="Times New Roman"/>
                <w:noProof/>
                <w:webHidden/>
              </w:rPr>
              <w:fldChar w:fldCharType="separate"/>
            </w:r>
            <w:r w:rsidR="00167BBA">
              <w:rPr>
                <w:rFonts w:ascii="Times New Roman" w:hAnsi="Times New Roman" w:cs="Times New Roman"/>
                <w:noProof/>
                <w:webHidden/>
              </w:rPr>
              <w:t>54</w:t>
            </w:r>
            <w:r w:rsidR="00197317" w:rsidRPr="00197317">
              <w:rPr>
                <w:rFonts w:ascii="Times New Roman" w:hAnsi="Times New Roman" w:cs="Times New Roman"/>
                <w:noProof/>
                <w:webHidden/>
              </w:rPr>
              <w:fldChar w:fldCharType="end"/>
            </w:r>
          </w:hyperlink>
        </w:p>
        <w:p w14:paraId="4AE21DC8" w14:textId="67F5D9A5" w:rsidR="00197317" w:rsidRDefault="00197317">
          <w:r>
            <w:rPr>
              <w:b/>
              <w:bCs/>
              <w:noProof/>
            </w:rPr>
            <w:fldChar w:fldCharType="end"/>
          </w:r>
        </w:p>
      </w:sdtContent>
    </w:sdt>
    <w:p w14:paraId="702BB449"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15" w:name="_Toc137898857"/>
      <w:bookmarkStart w:id="16" w:name="_Toc137899650"/>
      <w:bookmarkStart w:id="17" w:name="_Toc137900985"/>
      <w:bookmarkStart w:id="18" w:name="_Toc137903332"/>
      <w:bookmarkStart w:id="19" w:name="_Toc137904674"/>
      <w:bookmarkStart w:id="20" w:name="_Toc137904738"/>
      <w:bookmarkStart w:id="21" w:name="_Toc137905668"/>
      <w:bookmarkStart w:id="22" w:name="_Toc137905843"/>
      <w:bookmarkStart w:id="23" w:name="_Toc138241428"/>
      <w:r>
        <w:lastRenderedPageBreak/>
        <w:t xml:space="preserve">Lista de </w:t>
      </w:r>
      <w:r w:rsidR="001D0C78">
        <w:t>T</w:t>
      </w:r>
      <w:r>
        <w:t>abelas</w:t>
      </w:r>
      <w:bookmarkEnd w:id="15"/>
      <w:bookmarkEnd w:id="16"/>
      <w:bookmarkEnd w:id="17"/>
      <w:bookmarkEnd w:id="18"/>
      <w:bookmarkEnd w:id="19"/>
      <w:bookmarkEnd w:id="20"/>
      <w:bookmarkEnd w:id="21"/>
      <w:bookmarkEnd w:id="22"/>
      <w:bookmarkEnd w:id="23"/>
    </w:p>
    <w:p w14:paraId="714A41AA" w14:textId="32FACFD6"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167BBA">
          <w:rPr>
            <w:noProof/>
            <w:webHidden/>
          </w:rPr>
          <w:t>4</w:t>
        </w:r>
        <w:r w:rsidR="005F6BA9">
          <w:rPr>
            <w:noProof/>
            <w:webHidden/>
          </w:rPr>
          <w:fldChar w:fldCharType="end"/>
        </w:r>
      </w:hyperlink>
    </w:p>
    <w:p w14:paraId="48C6001B" w14:textId="4461767A"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005F6BA9" w:rsidRPr="00A25CED">
          <w:rPr>
            <w:rStyle w:val="Hyperlink"/>
            <w:noProof/>
          </w:rPr>
          <w:t>Tabela 2 - Lista de Códigos de Barras Ideias</w:t>
        </w:r>
        <w:r w:rsidR="005F6BA9">
          <w:rPr>
            <w:noProof/>
            <w:webHidden/>
          </w:rPr>
          <w:tab/>
        </w:r>
        <w:r w:rsidR="005F6BA9">
          <w:rPr>
            <w:noProof/>
            <w:webHidden/>
          </w:rPr>
          <w:fldChar w:fldCharType="begin"/>
        </w:r>
        <w:r w:rsidR="005F6BA9">
          <w:rPr>
            <w:noProof/>
            <w:webHidden/>
          </w:rPr>
          <w:instrText xml:space="preserve"> PAGEREF _Toc136953673 \h </w:instrText>
        </w:r>
        <w:r w:rsidR="005F6BA9">
          <w:rPr>
            <w:noProof/>
            <w:webHidden/>
          </w:rPr>
        </w:r>
        <w:r w:rsidR="005F6BA9">
          <w:rPr>
            <w:noProof/>
            <w:webHidden/>
          </w:rPr>
          <w:fldChar w:fldCharType="separate"/>
        </w:r>
        <w:r w:rsidR="00167BBA">
          <w:rPr>
            <w:noProof/>
            <w:webHidden/>
          </w:rPr>
          <w:t>5</w:t>
        </w:r>
        <w:r w:rsidR="005F6BA9">
          <w:rPr>
            <w:noProof/>
            <w:webHidden/>
          </w:rPr>
          <w:fldChar w:fldCharType="end"/>
        </w:r>
      </w:hyperlink>
    </w:p>
    <w:p w14:paraId="6EFEF4A1" w14:textId="4595D999"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005F6BA9" w:rsidRPr="00A25CED">
          <w:rPr>
            <w:rStyle w:val="Hyperlink"/>
            <w:noProof/>
          </w:rPr>
          <w:t>Tabela 3 - Classificação de Erros do QR Code</w:t>
        </w:r>
        <w:r w:rsidR="005F6BA9">
          <w:rPr>
            <w:noProof/>
            <w:webHidden/>
          </w:rPr>
          <w:tab/>
        </w:r>
        <w:r w:rsidR="005F6BA9">
          <w:rPr>
            <w:noProof/>
            <w:webHidden/>
          </w:rPr>
          <w:fldChar w:fldCharType="begin"/>
        </w:r>
        <w:r w:rsidR="005F6BA9">
          <w:rPr>
            <w:noProof/>
            <w:webHidden/>
          </w:rPr>
          <w:instrText xml:space="preserve"> PAGEREF _Toc136953674 \h </w:instrText>
        </w:r>
        <w:r w:rsidR="005F6BA9">
          <w:rPr>
            <w:noProof/>
            <w:webHidden/>
          </w:rPr>
        </w:r>
        <w:r w:rsidR="005F6BA9">
          <w:rPr>
            <w:noProof/>
            <w:webHidden/>
          </w:rPr>
          <w:fldChar w:fldCharType="separate"/>
        </w:r>
        <w:r w:rsidR="00167BBA">
          <w:rPr>
            <w:noProof/>
            <w:webHidden/>
          </w:rPr>
          <w:t>6</w:t>
        </w:r>
        <w:r w:rsidR="005F6BA9">
          <w:rPr>
            <w:noProof/>
            <w:webHidden/>
          </w:rPr>
          <w:fldChar w:fldCharType="end"/>
        </w:r>
      </w:hyperlink>
    </w:p>
    <w:p w14:paraId="45FBC91D" w14:textId="711571D1"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005F6BA9" w:rsidRPr="00A25CED">
          <w:rPr>
            <w:rStyle w:val="Hyperlink"/>
            <w:noProof/>
          </w:rPr>
          <w:t>Tabela 4 - Resultados Eigenvalues</w:t>
        </w:r>
        <w:r w:rsidR="005F6BA9">
          <w:rPr>
            <w:noProof/>
            <w:webHidden/>
          </w:rPr>
          <w:tab/>
        </w:r>
        <w:r w:rsidR="005F6BA9">
          <w:rPr>
            <w:noProof/>
            <w:webHidden/>
          </w:rPr>
          <w:fldChar w:fldCharType="begin"/>
        </w:r>
        <w:r w:rsidR="005F6BA9">
          <w:rPr>
            <w:noProof/>
            <w:webHidden/>
          </w:rPr>
          <w:instrText xml:space="preserve"> PAGEREF _Toc136953675 \h </w:instrText>
        </w:r>
        <w:r w:rsidR="005F6BA9">
          <w:rPr>
            <w:noProof/>
            <w:webHidden/>
          </w:rPr>
        </w:r>
        <w:r w:rsidR="005F6BA9">
          <w:rPr>
            <w:noProof/>
            <w:webHidden/>
          </w:rPr>
          <w:fldChar w:fldCharType="separate"/>
        </w:r>
        <w:r w:rsidR="00167BBA">
          <w:rPr>
            <w:noProof/>
            <w:webHidden/>
          </w:rPr>
          <w:t>14</w:t>
        </w:r>
        <w:r w:rsidR="005F6BA9">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24" w:name="_Toc137898858"/>
      <w:bookmarkStart w:id="25" w:name="_Toc137899651"/>
      <w:bookmarkStart w:id="26" w:name="_Toc137900986"/>
      <w:bookmarkStart w:id="27" w:name="_Toc137903333"/>
      <w:bookmarkStart w:id="28" w:name="_Toc137904675"/>
      <w:bookmarkStart w:id="29" w:name="_Toc137904739"/>
      <w:bookmarkStart w:id="30" w:name="_Toc137905669"/>
      <w:bookmarkStart w:id="31" w:name="_Toc137905844"/>
      <w:bookmarkStart w:id="32" w:name="_Toc138241429"/>
      <w:r>
        <w:lastRenderedPageBreak/>
        <w:t>Lista de</w:t>
      </w:r>
      <w:r w:rsidR="008760ED">
        <w:t xml:space="preserve"> Figuras</w:t>
      </w:r>
      <w:bookmarkEnd w:id="24"/>
      <w:bookmarkEnd w:id="25"/>
      <w:bookmarkEnd w:id="26"/>
      <w:bookmarkEnd w:id="27"/>
      <w:bookmarkEnd w:id="28"/>
      <w:bookmarkEnd w:id="29"/>
      <w:bookmarkEnd w:id="30"/>
      <w:bookmarkEnd w:id="31"/>
      <w:bookmarkEnd w:id="32"/>
    </w:p>
    <w:p w14:paraId="60208E1C" w14:textId="77777777" w:rsidR="00A67FF5" w:rsidRDefault="00A67FF5"/>
    <w:p w14:paraId="170B5A87" w14:textId="7C01C213" w:rsidR="00197317"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8241470" w:history="1">
        <w:r w:rsidR="00197317" w:rsidRPr="00EE3E12">
          <w:rPr>
            <w:rStyle w:val="Hyperlink"/>
            <w:noProof/>
          </w:rPr>
          <w:t>Figura 1 - Exemplo QR Code</w:t>
        </w:r>
        <w:r w:rsidR="00197317">
          <w:rPr>
            <w:noProof/>
            <w:webHidden/>
          </w:rPr>
          <w:tab/>
        </w:r>
        <w:r w:rsidR="00197317">
          <w:rPr>
            <w:noProof/>
            <w:webHidden/>
          </w:rPr>
          <w:fldChar w:fldCharType="begin"/>
        </w:r>
        <w:r w:rsidR="00197317">
          <w:rPr>
            <w:noProof/>
            <w:webHidden/>
          </w:rPr>
          <w:instrText xml:space="preserve"> PAGEREF _Toc138241470 \h </w:instrText>
        </w:r>
        <w:r w:rsidR="00197317">
          <w:rPr>
            <w:noProof/>
            <w:webHidden/>
          </w:rPr>
        </w:r>
        <w:r w:rsidR="00197317">
          <w:rPr>
            <w:noProof/>
            <w:webHidden/>
          </w:rPr>
          <w:fldChar w:fldCharType="separate"/>
        </w:r>
        <w:r w:rsidR="00167BBA">
          <w:rPr>
            <w:noProof/>
            <w:webHidden/>
          </w:rPr>
          <w:t>6</w:t>
        </w:r>
        <w:r w:rsidR="00197317">
          <w:rPr>
            <w:noProof/>
            <w:webHidden/>
          </w:rPr>
          <w:fldChar w:fldCharType="end"/>
        </w:r>
      </w:hyperlink>
    </w:p>
    <w:p w14:paraId="299CA3BE" w14:textId="33619096"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1" w:history="1">
        <w:r w:rsidR="00197317" w:rsidRPr="00EE3E12">
          <w:rPr>
            <w:rStyle w:val="Hyperlink"/>
            <w:noProof/>
          </w:rPr>
          <w:t>Figura 2 - Estrutura QR Code</w:t>
        </w:r>
        <w:r w:rsidR="00197317">
          <w:rPr>
            <w:noProof/>
            <w:webHidden/>
          </w:rPr>
          <w:tab/>
        </w:r>
        <w:r w:rsidR="00197317">
          <w:rPr>
            <w:noProof/>
            <w:webHidden/>
          </w:rPr>
          <w:fldChar w:fldCharType="begin"/>
        </w:r>
        <w:r w:rsidR="00197317">
          <w:rPr>
            <w:noProof/>
            <w:webHidden/>
          </w:rPr>
          <w:instrText xml:space="preserve"> PAGEREF _Toc138241471 \h </w:instrText>
        </w:r>
        <w:r w:rsidR="00197317">
          <w:rPr>
            <w:noProof/>
            <w:webHidden/>
          </w:rPr>
        </w:r>
        <w:r w:rsidR="00197317">
          <w:rPr>
            <w:noProof/>
            <w:webHidden/>
          </w:rPr>
          <w:fldChar w:fldCharType="separate"/>
        </w:r>
        <w:r w:rsidR="00167BBA">
          <w:rPr>
            <w:noProof/>
            <w:webHidden/>
          </w:rPr>
          <w:t>6</w:t>
        </w:r>
        <w:r w:rsidR="00197317">
          <w:rPr>
            <w:noProof/>
            <w:webHidden/>
          </w:rPr>
          <w:fldChar w:fldCharType="end"/>
        </w:r>
      </w:hyperlink>
    </w:p>
    <w:p w14:paraId="79427A6D" w14:textId="02995657"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2" w:history="1">
        <w:r w:rsidR="00197317" w:rsidRPr="00EE3E12">
          <w:rPr>
            <w:rStyle w:val="Hyperlink"/>
            <w:noProof/>
          </w:rPr>
          <w:t>Figura 3 - Código de Barra 128</w:t>
        </w:r>
        <w:r w:rsidR="00197317">
          <w:rPr>
            <w:noProof/>
            <w:webHidden/>
          </w:rPr>
          <w:tab/>
        </w:r>
        <w:r w:rsidR="00197317">
          <w:rPr>
            <w:noProof/>
            <w:webHidden/>
          </w:rPr>
          <w:fldChar w:fldCharType="begin"/>
        </w:r>
        <w:r w:rsidR="00197317">
          <w:rPr>
            <w:noProof/>
            <w:webHidden/>
          </w:rPr>
          <w:instrText xml:space="preserve"> PAGEREF _Toc138241472 \h </w:instrText>
        </w:r>
        <w:r w:rsidR="00197317">
          <w:rPr>
            <w:noProof/>
            <w:webHidden/>
          </w:rPr>
        </w:r>
        <w:r w:rsidR="00197317">
          <w:rPr>
            <w:noProof/>
            <w:webHidden/>
          </w:rPr>
          <w:fldChar w:fldCharType="separate"/>
        </w:r>
        <w:r w:rsidR="00167BBA">
          <w:rPr>
            <w:noProof/>
            <w:webHidden/>
          </w:rPr>
          <w:t>7</w:t>
        </w:r>
        <w:r w:rsidR="00197317">
          <w:rPr>
            <w:noProof/>
            <w:webHidden/>
          </w:rPr>
          <w:fldChar w:fldCharType="end"/>
        </w:r>
      </w:hyperlink>
    </w:p>
    <w:p w14:paraId="065F8F9A" w14:textId="30C9EA3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3" w:history="1">
        <w:r w:rsidR="00197317" w:rsidRPr="00EE3E12">
          <w:rPr>
            <w:rStyle w:val="Hyperlink"/>
            <w:noProof/>
          </w:rPr>
          <w:t>Figura 4 - Dimensões PDF</w:t>
        </w:r>
        <w:r w:rsidR="00197317">
          <w:rPr>
            <w:noProof/>
            <w:webHidden/>
          </w:rPr>
          <w:tab/>
        </w:r>
        <w:r w:rsidR="00197317">
          <w:rPr>
            <w:noProof/>
            <w:webHidden/>
          </w:rPr>
          <w:fldChar w:fldCharType="begin"/>
        </w:r>
        <w:r w:rsidR="00197317">
          <w:rPr>
            <w:noProof/>
            <w:webHidden/>
          </w:rPr>
          <w:instrText xml:space="preserve"> PAGEREF _Toc138241473 \h </w:instrText>
        </w:r>
        <w:r w:rsidR="00197317">
          <w:rPr>
            <w:noProof/>
            <w:webHidden/>
          </w:rPr>
        </w:r>
        <w:r w:rsidR="00197317">
          <w:rPr>
            <w:noProof/>
            <w:webHidden/>
          </w:rPr>
          <w:fldChar w:fldCharType="separate"/>
        </w:r>
        <w:r w:rsidR="00167BBA">
          <w:rPr>
            <w:noProof/>
            <w:webHidden/>
          </w:rPr>
          <w:t>8</w:t>
        </w:r>
        <w:r w:rsidR="00197317">
          <w:rPr>
            <w:noProof/>
            <w:webHidden/>
          </w:rPr>
          <w:fldChar w:fldCharType="end"/>
        </w:r>
      </w:hyperlink>
    </w:p>
    <w:p w14:paraId="1B14BEEB" w14:textId="2DA0FF4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4" w:history="1">
        <w:r w:rsidR="00197317" w:rsidRPr="00EE3E12">
          <w:rPr>
            <w:rStyle w:val="Hyperlink"/>
            <w:noProof/>
          </w:rPr>
          <w:t>Figura 5 - Exemplo da Substituição de Texto</w:t>
        </w:r>
        <w:r w:rsidR="00197317">
          <w:rPr>
            <w:noProof/>
            <w:webHidden/>
          </w:rPr>
          <w:tab/>
        </w:r>
        <w:r w:rsidR="00197317">
          <w:rPr>
            <w:noProof/>
            <w:webHidden/>
          </w:rPr>
          <w:fldChar w:fldCharType="begin"/>
        </w:r>
        <w:r w:rsidR="00197317">
          <w:rPr>
            <w:noProof/>
            <w:webHidden/>
          </w:rPr>
          <w:instrText xml:space="preserve"> PAGEREF _Toc138241474 \h </w:instrText>
        </w:r>
        <w:r w:rsidR="00197317">
          <w:rPr>
            <w:noProof/>
            <w:webHidden/>
          </w:rPr>
        </w:r>
        <w:r w:rsidR="00197317">
          <w:rPr>
            <w:noProof/>
            <w:webHidden/>
          </w:rPr>
          <w:fldChar w:fldCharType="separate"/>
        </w:r>
        <w:r w:rsidR="00167BBA">
          <w:rPr>
            <w:noProof/>
            <w:webHidden/>
          </w:rPr>
          <w:t>10</w:t>
        </w:r>
        <w:r w:rsidR="00197317">
          <w:rPr>
            <w:noProof/>
            <w:webHidden/>
          </w:rPr>
          <w:fldChar w:fldCharType="end"/>
        </w:r>
      </w:hyperlink>
    </w:p>
    <w:p w14:paraId="05ED0B27" w14:textId="0C5DB86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5" w:history="1">
        <w:r w:rsidR="00197317" w:rsidRPr="00EE3E12">
          <w:rPr>
            <w:rStyle w:val="Hyperlink"/>
            <w:noProof/>
          </w:rPr>
          <w:t>Figura 6 - Antes da Marca de Água</w:t>
        </w:r>
        <w:r w:rsidR="00197317">
          <w:rPr>
            <w:noProof/>
            <w:webHidden/>
          </w:rPr>
          <w:tab/>
        </w:r>
        <w:r w:rsidR="00197317">
          <w:rPr>
            <w:noProof/>
            <w:webHidden/>
          </w:rPr>
          <w:fldChar w:fldCharType="begin"/>
        </w:r>
        <w:r w:rsidR="00197317">
          <w:rPr>
            <w:noProof/>
            <w:webHidden/>
          </w:rPr>
          <w:instrText xml:space="preserve"> PAGEREF _Toc138241475 \h </w:instrText>
        </w:r>
        <w:r w:rsidR="00197317">
          <w:rPr>
            <w:noProof/>
            <w:webHidden/>
          </w:rPr>
        </w:r>
        <w:r w:rsidR="00197317">
          <w:rPr>
            <w:noProof/>
            <w:webHidden/>
          </w:rPr>
          <w:fldChar w:fldCharType="separate"/>
        </w:r>
        <w:r w:rsidR="00167BBA">
          <w:rPr>
            <w:noProof/>
            <w:webHidden/>
          </w:rPr>
          <w:t>13</w:t>
        </w:r>
        <w:r w:rsidR="00197317">
          <w:rPr>
            <w:noProof/>
            <w:webHidden/>
          </w:rPr>
          <w:fldChar w:fldCharType="end"/>
        </w:r>
      </w:hyperlink>
    </w:p>
    <w:p w14:paraId="71D1791C" w14:textId="47D111B8"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6" w:history="1">
        <w:r w:rsidR="00197317" w:rsidRPr="00EE3E12">
          <w:rPr>
            <w:rStyle w:val="Hyperlink"/>
            <w:noProof/>
          </w:rPr>
          <w:t>Figura 7 - Depois da Marca de Água</w:t>
        </w:r>
        <w:r w:rsidR="00197317">
          <w:rPr>
            <w:noProof/>
            <w:webHidden/>
          </w:rPr>
          <w:tab/>
        </w:r>
        <w:r w:rsidR="00197317">
          <w:rPr>
            <w:noProof/>
            <w:webHidden/>
          </w:rPr>
          <w:fldChar w:fldCharType="begin"/>
        </w:r>
        <w:r w:rsidR="00197317">
          <w:rPr>
            <w:noProof/>
            <w:webHidden/>
          </w:rPr>
          <w:instrText xml:space="preserve"> PAGEREF _Toc138241476 \h </w:instrText>
        </w:r>
        <w:r w:rsidR="00197317">
          <w:rPr>
            <w:noProof/>
            <w:webHidden/>
          </w:rPr>
        </w:r>
        <w:r w:rsidR="00197317">
          <w:rPr>
            <w:noProof/>
            <w:webHidden/>
          </w:rPr>
          <w:fldChar w:fldCharType="separate"/>
        </w:r>
        <w:r w:rsidR="00167BBA">
          <w:rPr>
            <w:noProof/>
            <w:webHidden/>
          </w:rPr>
          <w:t>13</w:t>
        </w:r>
        <w:r w:rsidR="00197317">
          <w:rPr>
            <w:noProof/>
            <w:webHidden/>
          </w:rPr>
          <w:fldChar w:fldCharType="end"/>
        </w:r>
      </w:hyperlink>
    </w:p>
    <w:p w14:paraId="0C200BE1" w14:textId="653E2F7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7" w:history="1">
        <w:r w:rsidR="00197317" w:rsidRPr="00EE3E12">
          <w:rPr>
            <w:rStyle w:val="Hyperlink"/>
            <w:noProof/>
          </w:rPr>
          <w:t>Figura 8 - Comparação Marca de água</w:t>
        </w:r>
        <w:r w:rsidR="00197317">
          <w:rPr>
            <w:noProof/>
            <w:webHidden/>
          </w:rPr>
          <w:tab/>
        </w:r>
        <w:r w:rsidR="00197317">
          <w:rPr>
            <w:noProof/>
            <w:webHidden/>
          </w:rPr>
          <w:fldChar w:fldCharType="begin"/>
        </w:r>
        <w:r w:rsidR="00197317">
          <w:rPr>
            <w:noProof/>
            <w:webHidden/>
          </w:rPr>
          <w:instrText xml:space="preserve"> PAGEREF _Toc138241477 \h </w:instrText>
        </w:r>
        <w:r w:rsidR="00197317">
          <w:rPr>
            <w:noProof/>
            <w:webHidden/>
          </w:rPr>
        </w:r>
        <w:r w:rsidR="00197317">
          <w:rPr>
            <w:noProof/>
            <w:webHidden/>
          </w:rPr>
          <w:fldChar w:fldCharType="separate"/>
        </w:r>
        <w:r w:rsidR="00167BBA">
          <w:rPr>
            <w:noProof/>
            <w:webHidden/>
          </w:rPr>
          <w:t>13</w:t>
        </w:r>
        <w:r w:rsidR="00197317">
          <w:rPr>
            <w:noProof/>
            <w:webHidden/>
          </w:rPr>
          <w:fldChar w:fldCharType="end"/>
        </w:r>
      </w:hyperlink>
    </w:p>
    <w:p w14:paraId="44746F02" w14:textId="1EF6BC9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8" w:history="1">
        <w:r w:rsidR="00197317" w:rsidRPr="00EE3E12">
          <w:rPr>
            <w:rStyle w:val="Hyperlink"/>
            <w:noProof/>
            <w:lang w:val="en-GB"/>
          </w:rPr>
          <w:t>Figura 9 - Exemplo Line-Shift</w:t>
        </w:r>
        <w:r w:rsidR="00197317">
          <w:rPr>
            <w:noProof/>
            <w:webHidden/>
          </w:rPr>
          <w:tab/>
        </w:r>
        <w:r w:rsidR="00197317">
          <w:rPr>
            <w:noProof/>
            <w:webHidden/>
          </w:rPr>
          <w:fldChar w:fldCharType="begin"/>
        </w:r>
        <w:r w:rsidR="00197317">
          <w:rPr>
            <w:noProof/>
            <w:webHidden/>
          </w:rPr>
          <w:instrText xml:space="preserve"> PAGEREF _Toc138241478 \h </w:instrText>
        </w:r>
        <w:r w:rsidR="00197317">
          <w:rPr>
            <w:noProof/>
            <w:webHidden/>
          </w:rPr>
        </w:r>
        <w:r w:rsidR="00197317">
          <w:rPr>
            <w:noProof/>
            <w:webHidden/>
          </w:rPr>
          <w:fldChar w:fldCharType="separate"/>
        </w:r>
        <w:r w:rsidR="00167BBA">
          <w:rPr>
            <w:noProof/>
            <w:webHidden/>
          </w:rPr>
          <w:t>14</w:t>
        </w:r>
        <w:r w:rsidR="00197317">
          <w:rPr>
            <w:noProof/>
            <w:webHidden/>
          </w:rPr>
          <w:fldChar w:fldCharType="end"/>
        </w:r>
      </w:hyperlink>
    </w:p>
    <w:p w14:paraId="41D38960" w14:textId="209FB4B0"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79" w:history="1">
        <w:r w:rsidR="00197317" w:rsidRPr="00EE3E12">
          <w:rPr>
            <w:rStyle w:val="Hyperlink"/>
            <w:noProof/>
            <w:lang w:val="en-GB"/>
          </w:rPr>
          <w:t>Figura 10 - Exemplo Word-Shift</w:t>
        </w:r>
        <w:r w:rsidR="00197317">
          <w:rPr>
            <w:noProof/>
            <w:webHidden/>
          </w:rPr>
          <w:tab/>
        </w:r>
        <w:r w:rsidR="00197317">
          <w:rPr>
            <w:noProof/>
            <w:webHidden/>
          </w:rPr>
          <w:fldChar w:fldCharType="begin"/>
        </w:r>
        <w:r w:rsidR="00197317">
          <w:rPr>
            <w:noProof/>
            <w:webHidden/>
          </w:rPr>
          <w:instrText xml:space="preserve"> PAGEREF _Toc138241479 \h </w:instrText>
        </w:r>
        <w:r w:rsidR="00197317">
          <w:rPr>
            <w:noProof/>
            <w:webHidden/>
          </w:rPr>
        </w:r>
        <w:r w:rsidR="00197317">
          <w:rPr>
            <w:noProof/>
            <w:webHidden/>
          </w:rPr>
          <w:fldChar w:fldCharType="separate"/>
        </w:r>
        <w:r w:rsidR="00167BBA">
          <w:rPr>
            <w:noProof/>
            <w:webHidden/>
          </w:rPr>
          <w:t>15</w:t>
        </w:r>
        <w:r w:rsidR="00197317">
          <w:rPr>
            <w:noProof/>
            <w:webHidden/>
          </w:rPr>
          <w:fldChar w:fldCharType="end"/>
        </w:r>
      </w:hyperlink>
    </w:p>
    <w:p w14:paraId="6B4A060F" w14:textId="17B0A070"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0" w:history="1">
        <w:r w:rsidR="00197317" w:rsidRPr="00EE3E12">
          <w:rPr>
            <w:rStyle w:val="Hyperlink"/>
            <w:noProof/>
          </w:rPr>
          <w:t>Figura 11 - Exemplo Character Coding</w:t>
        </w:r>
        <w:r w:rsidR="00197317">
          <w:rPr>
            <w:noProof/>
            <w:webHidden/>
          </w:rPr>
          <w:tab/>
        </w:r>
        <w:r w:rsidR="00197317">
          <w:rPr>
            <w:noProof/>
            <w:webHidden/>
          </w:rPr>
          <w:fldChar w:fldCharType="begin"/>
        </w:r>
        <w:r w:rsidR="00197317">
          <w:rPr>
            <w:noProof/>
            <w:webHidden/>
          </w:rPr>
          <w:instrText xml:space="preserve"> PAGEREF _Toc138241480 \h </w:instrText>
        </w:r>
        <w:r w:rsidR="00197317">
          <w:rPr>
            <w:noProof/>
            <w:webHidden/>
          </w:rPr>
        </w:r>
        <w:r w:rsidR="00197317">
          <w:rPr>
            <w:noProof/>
            <w:webHidden/>
          </w:rPr>
          <w:fldChar w:fldCharType="separate"/>
        </w:r>
        <w:r w:rsidR="00167BBA">
          <w:rPr>
            <w:noProof/>
            <w:webHidden/>
          </w:rPr>
          <w:t>15</w:t>
        </w:r>
        <w:r w:rsidR="00197317">
          <w:rPr>
            <w:noProof/>
            <w:webHidden/>
          </w:rPr>
          <w:fldChar w:fldCharType="end"/>
        </w:r>
      </w:hyperlink>
    </w:p>
    <w:p w14:paraId="11D753A8" w14:textId="394317C9"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1" w:history="1">
        <w:r w:rsidR="00197317" w:rsidRPr="00EE3E12">
          <w:rPr>
            <w:rStyle w:val="Hyperlink"/>
            <w:noProof/>
          </w:rPr>
          <w:t>Figura 12 - Diagrama de Fluxo do Processamento de um Documento</w:t>
        </w:r>
        <w:r w:rsidR="00197317">
          <w:rPr>
            <w:noProof/>
            <w:webHidden/>
          </w:rPr>
          <w:tab/>
        </w:r>
        <w:r w:rsidR="00197317">
          <w:rPr>
            <w:noProof/>
            <w:webHidden/>
          </w:rPr>
          <w:fldChar w:fldCharType="begin"/>
        </w:r>
        <w:r w:rsidR="00197317">
          <w:rPr>
            <w:noProof/>
            <w:webHidden/>
          </w:rPr>
          <w:instrText xml:space="preserve"> PAGEREF _Toc138241481 \h </w:instrText>
        </w:r>
        <w:r w:rsidR="00197317">
          <w:rPr>
            <w:noProof/>
            <w:webHidden/>
          </w:rPr>
        </w:r>
        <w:r w:rsidR="00197317">
          <w:rPr>
            <w:noProof/>
            <w:webHidden/>
          </w:rPr>
          <w:fldChar w:fldCharType="separate"/>
        </w:r>
        <w:r w:rsidR="00167BBA">
          <w:rPr>
            <w:noProof/>
            <w:webHidden/>
          </w:rPr>
          <w:t>16</w:t>
        </w:r>
        <w:r w:rsidR="00197317">
          <w:rPr>
            <w:noProof/>
            <w:webHidden/>
          </w:rPr>
          <w:fldChar w:fldCharType="end"/>
        </w:r>
      </w:hyperlink>
    </w:p>
    <w:p w14:paraId="0CB0FE38" w14:textId="023EE538"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2" w:history="1">
        <w:r w:rsidR="00197317" w:rsidRPr="00EE3E12">
          <w:rPr>
            <w:rStyle w:val="Hyperlink"/>
            <w:noProof/>
          </w:rPr>
          <w:t>Figura 13 - Representação dos Valores dos Caracteres</w:t>
        </w:r>
        <w:r w:rsidR="00197317">
          <w:rPr>
            <w:noProof/>
            <w:webHidden/>
          </w:rPr>
          <w:tab/>
        </w:r>
        <w:r w:rsidR="00197317">
          <w:rPr>
            <w:noProof/>
            <w:webHidden/>
          </w:rPr>
          <w:fldChar w:fldCharType="begin"/>
        </w:r>
        <w:r w:rsidR="00197317">
          <w:rPr>
            <w:noProof/>
            <w:webHidden/>
          </w:rPr>
          <w:instrText xml:space="preserve"> PAGEREF _Toc138241482 \h </w:instrText>
        </w:r>
        <w:r w:rsidR="00197317">
          <w:rPr>
            <w:noProof/>
            <w:webHidden/>
          </w:rPr>
        </w:r>
        <w:r w:rsidR="00197317">
          <w:rPr>
            <w:noProof/>
            <w:webHidden/>
          </w:rPr>
          <w:fldChar w:fldCharType="separate"/>
        </w:r>
        <w:r w:rsidR="00167BBA">
          <w:rPr>
            <w:noProof/>
            <w:webHidden/>
          </w:rPr>
          <w:t>16</w:t>
        </w:r>
        <w:r w:rsidR="00197317">
          <w:rPr>
            <w:noProof/>
            <w:webHidden/>
          </w:rPr>
          <w:fldChar w:fldCharType="end"/>
        </w:r>
      </w:hyperlink>
    </w:p>
    <w:p w14:paraId="7D1567EE" w14:textId="1E0650B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3" w:history="1">
        <w:r w:rsidR="00197317" w:rsidRPr="00EE3E12">
          <w:rPr>
            <w:rStyle w:val="Hyperlink"/>
            <w:noProof/>
          </w:rPr>
          <w:t>Figura 14 - Diagrama de Fluxo da Averiguação de um Documento</w:t>
        </w:r>
        <w:r w:rsidR="00197317">
          <w:rPr>
            <w:noProof/>
            <w:webHidden/>
          </w:rPr>
          <w:tab/>
        </w:r>
        <w:r w:rsidR="00197317">
          <w:rPr>
            <w:noProof/>
            <w:webHidden/>
          </w:rPr>
          <w:fldChar w:fldCharType="begin"/>
        </w:r>
        <w:r w:rsidR="00197317">
          <w:rPr>
            <w:noProof/>
            <w:webHidden/>
          </w:rPr>
          <w:instrText xml:space="preserve"> PAGEREF _Toc138241483 \h </w:instrText>
        </w:r>
        <w:r w:rsidR="00197317">
          <w:rPr>
            <w:noProof/>
            <w:webHidden/>
          </w:rPr>
        </w:r>
        <w:r w:rsidR="00197317">
          <w:rPr>
            <w:noProof/>
            <w:webHidden/>
          </w:rPr>
          <w:fldChar w:fldCharType="separate"/>
        </w:r>
        <w:r w:rsidR="00167BBA">
          <w:rPr>
            <w:noProof/>
            <w:webHidden/>
          </w:rPr>
          <w:t>17</w:t>
        </w:r>
        <w:r w:rsidR="00197317">
          <w:rPr>
            <w:noProof/>
            <w:webHidden/>
          </w:rPr>
          <w:fldChar w:fldCharType="end"/>
        </w:r>
      </w:hyperlink>
    </w:p>
    <w:p w14:paraId="39412181" w14:textId="08449FB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4" w:history="1">
        <w:r w:rsidR="00197317" w:rsidRPr="00EE3E12">
          <w:rPr>
            <w:rStyle w:val="Hyperlink"/>
            <w:noProof/>
          </w:rPr>
          <w:t>Figura 15 - Arquitetura Solução</w:t>
        </w:r>
        <w:r w:rsidR="00197317">
          <w:rPr>
            <w:noProof/>
            <w:webHidden/>
          </w:rPr>
          <w:tab/>
        </w:r>
        <w:r w:rsidR="00197317">
          <w:rPr>
            <w:noProof/>
            <w:webHidden/>
          </w:rPr>
          <w:fldChar w:fldCharType="begin"/>
        </w:r>
        <w:r w:rsidR="00197317">
          <w:rPr>
            <w:noProof/>
            <w:webHidden/>
          </w:rPr>
          <w:instrText xml:space="preserve"> PAGEREF _Toc138241484 \h </w:instrText>
        </w:r>
        <w:r w:rsidR="00197317">
          <w:rPr>
            <w:noProof/>
            <w:webHidden/>
          </w:rPr>
        </w:r>
        <w:r w:rsidR="00197317">
          <w:rPr>
            <w:noProof/>
            <w:webHidden/>
          </w:rPr>
          <w:fldChar w:fldCharType="separate"/>
        </w:r>
        <w:r w:rsidR="00167BBA">
          <w:rPr>
            <w:noProof/>
            <w:webHidden/>
          </w:rPr>
          <w:t>19</w:t>
        </w:r>
        <w:r w:rsidR="00197317">
          <w:rPr>
            <w:noProof/>
            <w:webHidden/>
          </w:rPr>
          <w:fldChar w:fldCharType="end"/>
        </w:r>
      </w:hyperlink>
    </w:p>
    <w:p w14:paraId="12AF1813" w14:textId="60C671C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5" w:history="1">
        <w:r w:rsidR="00197317" w:rsidRPr="00EE3E12">
          <w:rPr>
            <w:rStyle w:val="Hyperlink"/>
            <w:noProof/>
          </w:rPr>
          <w:t>Figura 16 - Código para criar uma Imagem da primeira Página do PDF</w:t>
        </w:r>
        <w:r w:rsidR="00197317">
          <w:rPr>
            <w:noProof/>
            <w:webHidden/>
          </w:rPr>
          <w:tab/>
        </w:r>
        <w:r w:rsidR="00197317">
          <w:rPr>
            <w:noProof/>
            <w:webHidden/>
          </w:rPr>
          <w:fldChar w:fldCharType="begin"/>
        </w:r>
        <w:r w:rsidR="00197317">
          <w:rPr>
            <w:noProof/>
            <w:webHidden/>
          </w:rPr>
          <w:instrText xml:space="preserve"> PAGEREF _Toc138241485 \h </w:instrText>
        </w:r>
        <w:r w:rsidR="00197317">
          <w:rPr>
            <w:noProof/>
            <w:webHidden/>
          </w:rPr>
        </w:r>
        <w:r w:rsidR="00197317">
          <w:rPr>
            <w:noProof/>
            <w:webHidden/>
          </w:rPr>
          <w:fldChar w:fldCharType="separate"/>
        </w:r>
        <w:r w:rsidR="00167BBA">
          <w:rPr>
            <w:noProof/>
            <w:webHidden/>
          </w:rPr>
          <w:t>19</w:t>
        </w:r>
        <w:r w:rsidR="00197317">
          <w:rPr>
            <w:noProof/>
            <w:webHidden/>
          </w:rPr>
          <w:fldChar w:fldCharType="end"/>
        </w:r>
      </w:hyperlink>
    </w:p>
    <w:p w14:paraId="623B4BF2" w14:textId="4526BD6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6" w:history="1">
        <w:r w:rsidR="00197317" w:rsidRPr="00EE3E12">
          <w:rPr>
            <w:rStyle w:val="Hyperlink"/>
            <w:noProof/>
          </w:rPr>
          <w:t>Figura 17 - Código para obter as dimensões do documento PDF e da Imagem Convertida</w:t>
        </w:r>
        <w:r w:rsidR="00197317">
          <w:rPr>
            <w:noProof/>
            <w:webHidden/>
          </w:rPr>
          <w:tab/>
        </w:r>
        <w:r w:rsidR="00197317">
          <w:rPr>
            <w:noProof/>
            <w:webHidden/>
          </w:rPr>
          <w:fldChar w:fldCharType="begin"/>
        </w:r>
        <w:r w:rsidR="00197317">
          <w:rPr>
            <w:noProof/>
            <w:webHidden/>
          </w:rPr>
          <w:instrText xml:space="preserve"> PAGEREF _Toc138241486 \h </w:instrText>
        </w:r>
        <w:r w:rsidR="00197317">
          <w:rPr>
            <w:noProof/>
            <w:webHidden/>
          </w:rPr>
        </w:r>
        <w:r w:rsidR="00197317">
          <w:rPr>
            <w:noProof/>
            <w:webHidden/>
          </w:rPr>
          <w:fldChar w:fldCharType="separate"/>
        </w:r>
        <w:r w:rsidR="00167BBA">
          <w:rPr>
            <w:noProof/>
            <w:webHidden/>
          </w:rPr>
          <w:t>20</w:t>
        </w:r>
        <w:r w:rsidR="00197317">
          <w:rPr>
            <w:noProof/>
            <w:webHidden/>
          </w:rPr>
          <w:fldChar w:fldCharType="end"/>
        </w:r>
      </w:hyperlink>
    </w:p>
    <w:p w14:paraId="17DD61DA" w14:textId="201B1C5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7" w:history="1">
        <w:r w:rsidR="00197317" w:rsidRPr="00EE3E12">
          <w:rPr>
            <w:rStyle w:val="Hyperlink"/>
            <w:noProof/>
          </w:rPr>
          <w:t>Figura 18 - Código para a criação dos pontos aleatórios da Marca de Água</w:t>
        </w:r>
        <w:r w:rsidR="00197317">
          <w:rPr>
            <w:noProof/>
            <w:webHidden/>
          </w:rPr>
          <w:tab/>
        </w:r>
        <w:r w:rsidR="00197317">
          <w:rPr>
            <w:noProof/>
            <w:webHidden/>
          </w:rPr>
          <w:fldChar w:fldCharType="begin"/>
        </w:r>
        <w:r w:rsidR="00197317">
          <w:rPr>
            <w:noProof/>
            <w:webHidden/>
          </w:rPr>
          <w:instrText xml:space="preserve"> PAGEREF _Toc138241487 \h </w:instrText>
        </w:r>
        <w:r w:rsidR="00197317">
          <w:rPr>
            <w:noProof/>
            <w:webHidden/>
          </w:rPr>
        </w:r>
        <w:r w:rsidR="00197317">
          <w:rPr>
            <w:noProof/>
            <w:webHidden/>
          </w:rPr>
          <w:fldChar w:fldCharType="separate"/>
        </w:r>
        <w:r w:rsidR="00167BBA">
          <w:rPr>
            <w:noProof/>
            <w:webHidden/>
          </w:rPr>
          <w:t>21</w:t>
        </w:r>
        <w:r w:rsidR="00197317">
          <w:rPr>
            <w:noProof/>
            <w:webHidden/>
          </w:rPr>
          <w:fldChar w:fldCharType="end"/>
        </w:r>
      </w:hyperlink>
    </w:p>
    <w:p w14:paraId="22FFA0FE" w14:textId="0F28991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8" w:history="1">
        <w:r w:rsidR="00197317" w:rsidRPr="00EE3E12">
          <w:rPr>
            <w:rStyle w:val="Hyperlink"/>
            <w:noProof/>
          </w:rPr>
          <w:t>Figura 19 - Representação dos Pontos</w:t>
        </w:r>
        <w:r w:rsidR="00197317">
          <w:rPr>
            <w:noProof/>
            <w:webHidden/>
          </w:rPr>
          <w:tab/>
        </w:r>
        <w:r w:rsidR="00197317">
          <w:rPr>
            <w:noProof/>
            <w:webHidden/>
          </w:rPr>
          <w:fldChar w:fldCharType="begin"/>
        </w:r>
        <w:r w:rsidR="00197317">
          <w:rPr>
            <w:noProof/>
            <w:webHidden/>
          </w:rPr>
          <w:instrText xml:space="preserve"> PAGEREF _Toc138241488 \h </w:instrText>
        </w:r>
        <w:r w:rsidR="00197317">
          <w:rPr>
            <w:noProof/>
            <w:webHidden/>
          </w:rPr>
        </w:r>
        <w:r w:rsidR="00197317">
          <w:rPr>
            <w:noProof/>
            <w:webHidden/>
          </w:rPr>
          <w:fldChar w:fldCharType="separate"/>
        </w:r>
        <w:r w:rsidR="00167BBA">
          <w:rPr>
            <w:noProof/>
            <w:webHidden/>
          </w:rPr>
          <w:t>22</w:t>
        </w:r>
        <w:r w:rsidR="00197317">
          <w:rPr>
            <w:noProof/>
            <w:webHidden/>
          </w:rPr>
          <w:fldChar w:fldCharType="end"/>
        </w:r>
      </w:hyperlink>
    </w:p>
    <w:p w14:paraId="43CFFDF9" w14:textId="3FBB58D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89" w:history="1">
        <w:r w:rsidR="00197317" w:rsidRPr="00EE3E12">
          <w:rPr>
            <w:rStyle w:val="Hyperlink"/>
            <w:noProof/>
          </w:rPr>
          <w:t>Figura 20 - Espaçamento dos Pontos</w:t>
        </w:r>
        <w:r w:rsidR="00197317">
          <w:rPr>
            <w:noProof/>
            <w:webHidden/>
          </w:rPr>
          <w:tab/>
        </w:r>
        <w:r w:rsidR="00197317">
          <w:rPr>
            <w:noProof/>
            <w:webHidden/>
          </w:rPr>
          <w:fldChar w:fldCharType="begin"/>
        </w:r>
        <w:r w:rsidR="00197317">
          <w:rPr>
            <w:noProof/>
            <w:webHidden/>
          </w:rPr>
          <w:instrText xml:space="preserve"> PAGEREF _Toc138241489 \h </w:instrText>
        </w:r>
        <w:r w:rsidR="00197317">
          <w:rPr>
            <w:noProof/>
            <w:webHidden/>
          </w:rPr>
        </w:r>
        <w:r w:rsidR="00197317">
          <w:rPr>
            <w:noProof/>
            <w:webHidden/>
          </w:rPr>
          <w:fldChar w:fldCharType="separate"/>
        </w:r>
        <w:r w:rsidR="00167BBA">
          <w:rPr>
            <w:noProof/>
            <w:webHidden/>
          </w:rPr>
          <w:t>22</w:t>
        </w:r>
        <w:r w:rsidR="00197317">
          <w:rPr>
            <w:noProof/>
            <w:webHidden/>
          </w:rPr>
          <w:fldChar w:fldCharType="end"/>
        </w:r>
      </w:hyperlink>
    </w:p>
    <w:p w14:paraId="1D4F2129" w14:textId="212864B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0" w:history="1">
        <w:r w:rsidR="00197317" w:rsidRPr="00EE3E12">
          <w:rPr>
            <w:rStyle w:val="Hyperlink"/>
            <w:noProof/>
          </w:rPr>
          <w:t>Figura 21 - Imagem Auxiliar para visualização das Letras e Pontos</w:t>
        </w:r>
        <w:r w:rsidR="00197317">
          <w:rPr>
            <w:noProof/>
            <w:webHidden/>
          </w:rPr>
          <w:tab/>
        </w:r>
        <w:r w:rsidR="00197317">
          <w:rPr>
            <w:noProof/>
            <w:webHidden/>
          </w:rPr>
          <w:fldChar w:fldCharType="begin"/>
        </w:r>
        <w:r w:rsidR="00197317">
          <w:rPr>
            <w:noProof/>
            <w:webHidden/>
          </w:rPr>
          <w:instrText xml:space="preserve"> PAGEREF _Toc138241490 \h </w:instrText>
        </w:r>
        <w:r w:rsidR="00197317">
          <w:rPr>
            <w:noProof/>
            <w:webHidden/>
          </w:rPr>
        </w:r>
        <w:r w:rsidR="00197317">
          <w:rPr>
            <w:noProof/>
            <w:webHidden/>
          </w:rPr>
          <w:fldChar w:fldCharType="separate"/>
        </w:r>
        <w:r w:rsidR="00167BBA">
          <w:rPr>
            <w:noProof/>
            <w:webHidden/>
          </w:rPr>
          <w:t>23</w:t>
        </w:r>
        <w:r w:rsidR="00197317">
          <w:rPr>
            <w:noProof/>
            <w:webHidden/>
          </w:rPr>
          <w:fldChar w:fldCharType="end"/>
        </w:r>
      </w:hyperlink>
    </w:p>
    <w:p w14:paraId="7FB7E45A" w14:textId="5C85E4C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1" w:history="1">
        <w:r w:rsidR="00197317" w:rsidRPr="00EE3E12">
          <w:rPr>
            <w:rStyle w:val="Hyperlink"/>
            <w:noProof/>
          </w:rPr>
          <w:t>Figura 22 - Diagrama da Base de Dados</w:t>
        </w:r>
        <w:r w:rsidR="00197317">
          <w:rPr>
            <w:noProof/>
            <w:webHidden/>
          </w:rPr>
          <w:tab/>
        </w:r>
        <w:r w:rsidR="00197317">
          <w:rPr>
            <w:noProof/>
            <w:webHidden/>
          </w:rPr>
          <w:fldChar w:fldCharType="begin"/>
        </w:r>
        <w:r w:rsidR="00197317">
          <w:rPr>
            <w:noProof/>
            <w:webHidden/>
          </w:rPr>
          <w:instrText xml:space="preserve"> PAGEREF _Toc138241491 \h </w:instrText>
        </w:r>
        <w:r w:rsidR="00197317">
          <w:rPr>
            <w:noProof/>
            <w:webHidden/>
          </w:rPr>
        </w:r>
        <w:r w:rsidR="00197317">
          <w:rPr>
            <w:noProof/>
            <w:webHidden/>
          </w:rPr>
          <w:fldChar w:fldCharType="separate"/>
        </w:r>
        <w:r w:rsidR="00167BBA">
          <w:rPr>
            <w:noProof/>
            <w:webHidden/>
          </w:rPr>
          <w:t>24</w:t>
        </w:r>
        <w:r w:rsidR="00197317">
          <w:rPr>
            <w:noProof/>
            <w:webHidden/>
          </w:rPr>
          <w:fldChar w:fldCharType="end"/>
        </w:r>
      </w:hyperlink>
    </w:p>
    <w:p w14:paraId="4CC05551" w14:textId="61EBC1F7"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2" w:history="1">
        <w:r w:rsidR="00197317" w:rsidRPr="00EE3E12">
          <w:rPr>
            <w:rStyle w:val="Hyperlink"/>
            <w:noProof/>
          </w:rPr>
          <w:t>Figura 23 - Criação do utilizador para a base de dados</w:t>
        </w:r>
        <w:r w:rsidR="00197317">
          <w:rPr>
            <w:noProof/>
            <w:webHidden/>
          </w:rPr>
          <w:tab/>
        </w:r>
        <w:r w:rsidR="00197317">
          <w:rPr>
            <w:noProof/>
            <w:webHidden/>
          </w:rPr>
          <w:fldChar w:fldCharType="begin"/>
        </w:r>
        <w:r w:rsidR="00197317">
          <w:rPr>
            <w:noProof/>
            <w:webHidden/>
          </w:rPr>
          <w:instrText xml:space="preserve"> PAGEREF _Toc138241492 \h </w:instrText>
        </w:r>
        <w:r w:rsidR="00197317">
          <w:rPr>
            <w:noProof/>
            <w:webHidden/>
          </w:rPr>
        </w:r>
        <w:r w:rsidR="00197317">
          <w:rPr>
            <w:noProof/>
            <w:webHidden/>
          </w:rPr>
          <w:fldChar w:fldCharType="separate"/>
        </w:r>
        <w:r w:rsidR="00167BBA">
          <w:rPr>
            <w:noProof/>
            <w:webHidden/>
          </w:rPr>
          <w:t>25</w:t>
        </w:r>
        <w:r w:rsidR="00197317">
          <w:rPr>
            <w:noProof/>
            <w:webHidden/>
          </w:rPr>
          <w:fldChar w:fldCharType="end"/>
        </w:r>
      </w:hyperlink>
    </w:p>
    <w:p w14:paraId="0995F1C0" w14:textId="51D9426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3" w:history="1">
        <w:r w:rsidR="00197317" w:rsidRPr="00EE3E12">
          <w:rPr>
            <w:rStyle w:val="Hyperlink"/>
            <w:noProof/>
          </w:rPr>
          <w:t>Figura 24 - Código para Abrir o Documento e Extrair Informação</w:t>
        </w:r>
        <w:r w:rsidR="00197317">
          <w:rPr>
            <w:noProof/>
            <w:webHidden/>
          </w:rPr>
          <w:tab/>
        </w:r>
        <w:r w:rsidR="00197317">
          <w:rPr>
            <w:noProof/>
            <w:webHidden/>
          </w:rPr>
          <w:fldChar w:fldCharType="begin"/>
        </w:r>
        <w:r w:rsidR="00197317">
          <w:rPr>
            <w:noProof/>
            <w:webHidden/>
          </w:rPr>
          <w:instrText xml:space="preserve"> PAGEREF _Toc138241493 \h </w:instrText>
        </w:r>
        <w:r w:rsidR="00197317">
          <w:rPr>
            <w:noProof/>
            <w:webHidden/>
          </w:rPr>
        </w:r>
        <w:r w:rsidR="00197317">
          <w:rPr>
            <w:noProof/>
            <w:webHidden/>
          </w:rPr>
          <w:fldChar w:fldCharType="separate"/>
        </w:r>
        <w:r w:rsidR="00167BBA">
          <w:rPr>
            <w:noProof/>
            <w:webHidden/>
          </w:rPr>
          <w:t>25</w:t>
        </w:r>
        <w:r w:rsidR="00197317">
          <w:rPr>
            <w:noProof/>
            <w:webHidden/>
          </w:rPr>
          <w:fldChar w:fldCharType="end"/>
        </w:r>
      </w:hyperlink>
    </w:p>
    <w:p w14:paraId="586806C0" w14:textId="7213D419"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4" w:history="1">
        <w:r w:rsidR="00197317" w:rsidRPr="00EE3E12">
          <w:rPr>
            <w:rStyle w:val="Hyperlink"/>
            <w:noProof/>
          </w:rPr>
          <w:t>Figura 25 - Exemplo de uma Letra e Respetiva posição no PDF com a Utilização da Ferramenta PDF-XChange Editor</w:t>
        </w:r>
        <w:r w:rsidR="00197317">
          <w:rPr>
            <w:noProof/>
            <w:webHidden/>
          </w:rPr>
          <w:tab/>
        </w:r>
        <w:r w:rsidR="00197317">
          <w:rPr>
            <w:noProof/>
            <w:webHidden/>
          </w:rPr>
          <w:fldChar w:fldCharType="begin"/>
        </w:r>
        <w:r w:rsidR="00197317">
          <w:rPr>
            <w:noProof/>
            <w:webHidden/>
          </w:rPr>
          <w:instrText xml:space="preserve"> PAGEREF _Toc138241494 \h </w:instrText>
        </w:r>
        <w:r w:rsidR="00197317">
          <w:rPr>
            <w:noProof/>
            <w:webHidden/>
          </w:rPr>
        </w:r>
        <w:r w:rsidR="00197317">
          <w:rPr>
            <w:noProof/>
            <w:webHidden/>
          </w:rPr>
          <w:fldChar w:fldCharType="separate"/>
        </w:r>
        <w:r w:rsidR="00167BBA">
          <w:rPr>
            <w:noProof/>
            <w:webHidden/>
          </w:rPr>
          <w:t>26</w:t>
        </w:r>
        <w:r w:rsidR="00197317">
          <w:rPr>
            <w:noProof/>
            <w:webHidden/>
          </w:rPr>
          <w:fldChar w:fldCharType="end"/>
        </w:r>
      </w:hyperlink>
    </w:p>
    <w:p w14:paraId="29D7CFD7" w14:textId="4D7FDA8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5" w:history="1">
        <w:r w:rsidR="00197317" w:rsidRPr="00EE3E12">
          <w:rPr>
            <w:rStyle w:val="Hyperlink"/>
            <w:noProof/>
          </w:rPr>
          <w:t>Figura 26 - Valor Lido pelo Algoritmo Representado na Base de Dados</w:t>
        </w:r>
        <w:r w:rsidR="00197317">
          <w:rPr>
            <w:noProof/>
            <w:webHidden/>
          </w:rPr>
          <w:tab/>
        </w:r>
        <w:r w:rsidR="00197317">
          <w:rPr>
            <w:noProof/>
            <w:webHidden/>
          </w:rPr>
          <w:fldChar w:fldCharType="begin"/>
        </w:r>
        <w:r w:rsidR="00197317">
          <w:rPr>
            <w:noProof/>
            <w:webHidden/>
          </w:rPr>
          <w:instrText xml:space="preserve"> PAGEREF _Toc138241495 \h </w:instrText>
        </w:r>
        <w:r w:rsidR="00197317">
          <w:rPr>
            <w:noProof/>
            <w:webHidden/>
          </w:rPr>
        </w:r>
        <w:r w:rsidR="00197317">
          <w:rPr>
            <w:noProof/>
            <w:webHidden/>
          </w:rPr>
          <w:fldChar w:fldCharType="separate"/>
        </w:r>
        <w:r w:rsidR="00167BBA">
          <w:rPr>
            <w:noProof/>
            <w:webHidden/>
          </w:rPr>
          <w:t>26</w:t>
        </w:r>
        <w:r w:rsidR="00197317">
          <w:rPr>
            <w:noProof/>
            <w:webHidden/>
          </w:rPr>
          <w:fldChar w:fldCharType="end"/>
        </w:r>
      </w:hyperlink>
    </w:p>
    <w:p w14:paraId="574D27A5" w14:textId="71E73BC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6" w:history="1">
        <w:r w:rsidR="00197317" w:rsidRPr="00EE3E12">
          <w:rPr>
            <w:rStyle w:val="Hyperlink"/>
            <w:noProof/>
          </w:rPr>
          <w:t>Figura 27 - Criação dos Códigos de Barras 128 e 39</w:t>
        </w:r>
        <w:r w:rsidR="00197317">
          <w:rPr>
            <w:noProof/>
            <w:webHidden/>
          </w:rPr>
          <w:tab/>
        </w:r>
        <w:r w:rsidR="00197317">
          <w:rPr>
            <w:noProof/>
            <w:webHidden/>
          </w:rPr>
          <w:fldChar w:fldCharType="begin"/>
        </w:r>
        <w:r w:rsidR="00197317">
          <w:rPr>
            <w:noProof/>
            <w:webHidden/>
          </w:rPr>
          <w:instrText xml:space="preserve"> PAGEREF _Toc138241496 \h </w:instrText>
        </w:r>
        <w:r w:rsidR="00197317">
          <w:rPr>
            <w:noProof/>
            <w:webHidden/>
          </w:rPr>
        </w:r>
        <w:r w:rsidR="00197317">
          <w:rPr>
            <w:noProof/>
            <w:webHidden/>
          </w:rPr>
          <w:fldChar w:fldCharType="separate"/>
        </w:r>
        <w:r w:rsidR="00167BBA">
          <w:rPr>
            <w:noProof/>
            <w:webHidden/>
          </w:rPr>
          <w:t>27</w:t>
        </w:r>
        <w:r w:rsidR="00197317">
          <w:rPr>
            <w:noProof/>
            <w:webHidden/>
          </w:rPr>
          <w:fldChar w:fldCharType="end"/>
        </w:r>
      </w:hyperlink>
    </w:p>
    <w:p w14:paraId="45F6DC27" w14:textId="5F12E62B"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7" w:history="1">
        <w:r w:rsidR="00197317" w:rsidRPr="00EE3E12">
          <w:rPr>
            <w:rStyle w:val="Hyperlink"/>
            <w:noProof/>
          </w:rPr>
          <w:t>Figura 28 - Obtenção de Posições do Código de Barras</w:t>
        </w:r>
        <w:r w:rsidR="00197317">
          <w:rPr>
            <w:noProof/>
            <w:webHidden/>
          </w:rPr>
          <w:tab/>
        </w:r>
        <w:r w:rsidR="00197317">
          <w:rPr>
            <w:noProof/>
            <w:webHidden/>
          </w:rPr>
          <w:fldChar w:fldCharType="begin"/>
        </w:r>
        <w:r w:rsidR="00197317">
          <w:rPr>
            <w:noProof/>
            <w:webHidden/>
          </w:rPr>
          <w:instrText xml:space="preserve"> PAGEREF _Toc138241497 \h </w:instrText>
        </w:r>
        <w:r w:rsidR="00197317">
          <w:rPr>
            <w:noProof/>
            <w:webHidden/>
          </w:rPr>
        </w:r>
        <w:r w:rsidR="00197317">
          <w:rPr>
            <w:noProof/>
            <w:webHidden/>
          </w:rPr>
          <w:fldChar w:fldCharType="separate"/>
        </w:r>
        <w:r w:rsidR="00167BBA">
          <w:rPr>
            <w:noProof/>
            <w:webHidden/>
          </w:rPr>
          <w:t>29</w:t>
        </w:r>
        <w:r w:rsidR="00197317">
          <w:rPr>
            <w:noProof/>
            <w:webHidden/>
          </w:rPr>
          <w:fldChar w:fldCharType="end"/>
        </w:r>
      </w:hyperlink>
    </w:p>
    <w:p w14:paraId="2A689DA2" w14:textId="0354651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8" w:history="1">
        <w:r w:rsidR="00197317" w:rsidRPr="00EE3E12">
          <w:rPr>
            <w:rStyle w:val="Hyperlink"/>
            <w:noProof/>
          </w:rPr>
          <w:t>Figura 29 - Pontos obtidos dos Códigos de Barras</w:t>
        </w:r>
        <w:r w:rsidR="00197317">
          <w:rPr>
            <w:noProof/>
            <w:webHidden/>
          </w:rPr>
          <w:tab/>
        </w:r>
        <w:r w:rsidR="00197317">
          <w:rPr>
            <w:noProof/>
            <w:webHidden/>
          </w:rPr>
          <w:fldChar w:fldCharType="begin"/>
        </w:r>
        <w:r w:rsidR="00197317">
          <w:rPr>
            <w:noProof/>
            <w:webHidden/>
          </w:rPr>
          <w:instrText xml:space="preserve"> PAGEREF _Toc138241498 \h </w:instrText>
        </w:r>
        <w:r w:rsidR="00197317">
          <w:rPr>
            <w:noProof/>
            <w:webHidden/>
          </w:rPr>
        </w:r>
        <w:r w:rsidR="00197317">
          <w:rPr>
            <w:noProof/>
            <w:webHidden/>
          </w:rPr>
          <w:fldChar w:fldCharType="separate"/>
        </w:r>
        <w:r w:rsidR="00167BBA">
          <w:rPr>
            <w:noProof/>
            <w:webHidden/>
          </w:rPr>
          <w:t>30</w:t>
        </w:r>
        <w:r w:rsidR="00197317">
          <w:rPr>
            <w:noProof/>
            <w:webHidden/>
          </w:rPr>
          <w:fldChar w:fldCharType="end"/>
        </w:r>
      </w:hyperlink>
    </w:p>
    <w:p w14:paraId="0A74250C" w14:textId="469A5487"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499" w:history="1">
        <w:r w:rsidR="00197317" w:rsidRPr="00EE3E12">
          <w:rPr>
            <w:rStyle w:val="Hyperlink"/>
            <w:noProof/>
          </w:rPr>
          <w:t>Figura 30 - Menu</w:t>
        </w:r>
        <w:r w:rsidR="00197317">
          <w:rPr>
            <w:noProof/>
            <w:webHidden/>
          </w:rPr>
          <w:tab/>
        </w:r>
        <w:r w:rsidR="00197317">
          <w:rPr>
            <w:noProof/>
            <w:webHidden/>
          </w:rPr>
          <w:fldChar w:fldCharType="begin"/>
        </w:r>
        <w:r w:rsidR="00197317">
          <w:rPr>
            <w:noProof/>
            <w:webHidden/>
          </w:rPr>
          <w:instrText xml:space="preserve"> PAGEREF _Toc138241499 \h </w:instrText>
        </w:r>
        <w:r w:rsidR="00197317">
          <w:rPr>
            <w:noProof/>
            <w:webHidden/>
          </w:rPr>
        </w:r>
        <w:r w:rsidR="00197317">
          <w:rPr>
            <w:noProof/>
            <w:webHidden/>
          </w:rPr>
          <w:fldChar w:fldCharType="separate"/>
        </w:r>
        <w:r w:rsidR="00167BBA">
          <w:rPr>
            <w:noProof/>
            <w:webHidden/>
          </w:rPr>
          <w:t>32</w:t>
        </w:r>
        <w:r w:rsidR="00197317">
          <w:rPr>
            <w:noProof/>
            <w:webHidden/>
          </w:rPr>
          <w:fldChar w:fldCharType="end"/>
        </w:r>
      </w:hyperlink>
    </w:p>
    <w:p w14:paraId="24BE04FE" w14:textId="6D09E8DD"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0" w:history="1">
        <w:r w:rsidR="00197317" w:rsidRPr="00EE3E12">
          <w:rPr>
            <w:rStyle w:val="Hyperlink"/>
            <w:noProof/>
          </w:rPr>
          <w:t>Figura 31 - Menu Processar</w:t>
        </w:r>
        <w:r w:rsidR="00197317">
          <w:rPr>
            <w:noProof/>
            <w:webHidden/>
          </w:rPr>
          <w:tab/>
        </w:r>
        <w:r w:rsidR="00197317">
          <w:rPr>
            <w:noProof/>
            <w:webHidden/>
          </w:rPr>
          <w:fldChar w:fldCharType="begin"/>
        </w:r>
        <w:r w:rsidR="00197317">
          <w:rPr>
            <w:noProof/>
            <w:webHidden/>
          </w:rPr>
          <w:instrText xml:space="preserve"> PAGEREF _Toc138241500 \h </w:instrText>
        </w:r>
        <w:r w:rsidR="00197317">
          <w:rPr>
            <w:noProof/>
            <w:webHidden/>
          </w:rPr>
        </w:r>
        <w:r w:rsidR="00197317">
          <w:rPr>
            <w:noProof/>
            <w:webHidden/>
          </w:rPr>
          <w:fldChar w:fldCharType="separate"/>
        </w:r>
        <w:r w:rsidR="00167BBA">
          <w:rPr>
            <w:noProof/>
            <w:webHidden/>
          </w:rPr>
          <w:t>32</w:t>
        </w:r>
        <w:r w:rsidR="00197317">
          <w:rPr>
            <w:noProof/>
            <w:webHidden/>
          </w:rPr>
          <w:fldChar w:fldCharType="end"/>
        </w:r>
      </w:hyperlink>
    </w:p>
    <w:p w14:paraId="28D250A1" w14:textId="5472A879"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1" w:history="1">
        <w:r w:rsidR="00197317" w:rsidRPr="00EE3E12">
          <w:rPr>
            <w:rStyle w:val="Hyperlink"/>
            <w:noProof/>
          </w:rPr>
          <w:t>Figura 32 - Conclusão do Processamento</w:t>
        </w:r>
        <w:r w:rsidR="00197317">
          <w:rPr>
            <w:noProof/>
            <w:webHidden/>
          </w:rPr>
          <w:tab/>
        </w:r>
        <w:r w:rsidR="00197317">
          <w:rPr>
            <w:noProof/>
            <w:webHidden/>
          </w:rPr>
          <w:fldChar w:fldCharType="begin"/>
        </w:r>
        <w:r w:rsidR="00197317">
          <w:rPr>
            <w:noProof/>
            <w:webHidden/>
          </w:rPr>
          <w:instrText xml:space="preserve"> PAGEREF _Toc138241501 \h </w:instrText>
        </w:r>
        <w:r w:rsidR="00197317">
          <w:rPr>
            <w:noProof/>
            <w:webHidden/>
          </w:rPr>
        </w:r>
        <w:r w:rsidR="00197317">
          <w:rPr>
            <w:noProof/>
            <w:webHidden/>
          </w:rPr>
          <w:fldChar w:fldCharType="separate"/>
        </w:r>
        <w:r w:rsidR="00167BBA">
          <w:rPr>
            <w:noProof/>
            <w:webHidden/>
          </w:rPr>
          <w:t>33</w:t>
        </w:r>
        <w:r w:rsidR="00197317">
          <w:rPr>
            <w:noProof/>
            <w:webHidden/>
          </w:rPr>
          <w:fldChar w:fldCharType="end"/>
        </w:r>
      </w:hyperlink>
    </w:p>
    <w:p w14:paraId="276BE77D" w14:textId="5EB8ECD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2" w:history="1">
        <w:r w:rsidR="00197317" w:rsidRPr="00EE3E12">
          <w:rPr>
            <w:rStyle w:val="Hyperlink"/>
            <w:noProof/>
          </w:rPr>
          <w:t>Figura 33 - Verificação da Autenticidade de um Documento</w:t>
        </w:r>
        <w:r w:rsidR="00197317">
          <w:rPr>
            <w:noProof/>
            <w:webHidden/>
          </w:rPr>
          <w:tab/>
        </w:r>
        <w:r w:rsidR="00197317">
          <w:rPr>
            <w:noProof/>
            <w:webHidden/>
          </w:rPr>
          <w:fldChar w:fldCharType="begin"/>
        </w:r>
        <w:r w:rsidR="00197317">
          <w:rPr>
            <w:noProof/>
            <w:webHidden/>
          </w:rPr>
          <w:instrText xml:space="preserve"> PAGEREF _Toc138241502 \h </w:instrText>
        </w:r>
        <w:r w:rsidR="00197317">
          <w:rPr>
            <w:noProof/>
            <w:webHidden/>
          </w:rPr>
        </w:r>
        <w:r w:rsidR="00197317">
          <w:rPr>
            <w:noProof/>
            <w:webHidden/>
          </w:rPr>
          <w:fldChar w:fldCharType="separate"/>
        </w:r>
        <w:r w:rsidR="00167BBA">
          <w:rPr>
            <w:noProof/>
            <w:webHidden/>
          </w:rPr>
          <w:t>33</w:t>
        </w:r>
        <w:r w:rsidR="00197317">
          <w:rPr>
            <w:noProof/>
            <w:webHidden/>
          </w:rPr>
          <w:fldChar w:fldCharType="end"/>
        </w:r>
      </w:hyperlink>
    </w:p>
    <w:p w14:paraId="719C6652" w14:textId="51A9E691"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3" w:history="1">
        <w:r w:rsidR="00197317" w:rsidRPr="00EE3E12">
          <w:rPr>
            <w:rStyle w:val="Hyperlink"/>
            <w:noProof/>
          </w:rPr>
          <w:t>Figura 34 - Visualização da marca</w:t>
        </w:r>
        <w:r w:rsidR="00197317">
          <w:rPr>
            <w:noProof/>
            <w:webHidden/>
          </w:rPr>
          <w:tab/>
        </w:r>
        <w:r w:rsidR="00197317">
          <w:rPr>
            <w:noProof/>
            <w:webHidden/>
          </w:rPr>
          <w:fldChar w:fldCharType="begin"/>
        </w:r>
        <w:r w:rsidR="00197317">
          <w:rPr>
            <w:noProof/>
            <w:webHidden/>
          </w:rPr>
          <w:instrText xml:space="preserve"> PAGEREF _Toc138241503 \h </w:instrText>
        </w:r>
        <w:r w:rsidR="00197317">
          <w:rPr>
            <w:noProof/>
            <w:webHidden/>
          </w:rPr>
        </w:r>
        <w:r w:rsidR="00197317">
          <w:rPr>
            <w:noProof/>
            <w:webHidden/>
          </w:rPr>
          <w:fldChar w:fldCharType="separate"/>
        </w:r>
        <w:r w:rsidR="00167BBA">
          <w:rPr>
            <w:noProof/>
            <w:webHidden/>
          </w:rPr>
          <w:t>34</w:t>
        </w:r>
        <w:r w:rsidR="00197317">
          <w:rPr>
            <w:noProof/>
            <w:webHidden/>
          </w:rPr>
          <w:fldChar w:fldCharType="end"/>
        </w:r>
      </w:hyperlink>
    </w:p>
    <w:p w14:paraId="180E55AC" w14:textId="4020F085"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4" w:history="1">
        <w:r w:rsidR="00197317" w:rsidRPr="00EE3E12">
          <w:rPr>
            <w:rStyle w:val="Hyperlink"/>
            <w:noProof/>
          </w:rPr>
          <w:t>Figura 35 - Zoom retângulo</w:t>
        </w:r>
        <w:r w:rsidR="00197317">
          <w:rPr>
            <w:noProof/>
            <w:webHidden/>
          </w:rPr>
          <w:tab/>
        </w:r>
        <w:r w:rsidR="00197317">
          <w:rPr>
            <w:noProof/>
            <w:webHidden/>
          </w:rPr>
          <w:fldChar w:fldCharType="begin"/>
        </w:r>
        <w:r w:rsidR="00197317">
          <w:rPr>
            <w:noProof/>
            <w:webHidden/>
          </w:rPr>
          <w:instrText xml:space="preserve"> PAGEREF _Toc138241504 \h </w:instrText>
        </w:r>
        <w:r w:rsidR="00197317">
          <w:rPr>
            <w:noProof/>
            <w:webHidden/>
          </w:rPr>
        </w:r>
        <w:r w:rsidR="00197317">
          <w:rPr>
            <w:noProof/>
            <w:webHidden/>
          </w:rPr>
          <w:fldChar w:fldCharType="separate"/>
        </w:r>
        <w:r w:rsidR="00167BBA">
          <w:rPr>
            <w:noProof/>
            <w:webHidden/>
          </w:rPr>
          <w:t>34</w:t>
        </w:r>
        <w:r w:rsidR="00197317">
          <w:rPr>
            <w:noProof/>
            <w:webHidden/>
          </w:rPr>
          <w:fldChar w:fldCharType="end"/>
        </w:r>
      </w:hyperlink>
    </w:p>
    <w:p w14:paraId="78F960F4" w14:textId="11194CC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5" w:history="1">
        <w:r w:rsidR="00197317" w:rsidRPr="00EE3E12">
          <w:rPr>
            <w:rStyle w:val="Hyperlink"/>
            <w:noProof/>
          </w:rPr>
          <w:t>Figura 36 - Documento Digitalizado com Rotação</w:t>
        </w:r>
        <w:r w:rsidR="00197317">
          <w:rPr>
            <w:noProof/>
            <w:webHidden/>
          </w:rPr>
          <w:tab/>
        </w:r>
        <w:r w:rsidR="00197317">
          <w:rPr>
            <w:noProof/>
            <w:webHidden/>
          </w:rPr>
          <w:fldChar w:fldCharType="begin"/>
        </w:r>
        <w:r w:rsidR="00197317">
          <w:rPr>
            <w:noProof/>
            <w:webHidden/>
          </w:rPr>
          <w:instrText xml:space="preserve"> PAGEREF _Toc138241505 \h </w:instrText>
        </w:r>
        <w:r w:rsidR="00197317">
          <w:rPr>
            <w:noProof/>
            <w:webHidden/>
          </w:rPr>
        </w:r>
        <w:r w:rsidR="00197317">
          <w:rPr>
            <w:noProof/>
            <w:webHidden/>
          </w:rPr>
          <w:fldChar w:fldCharType="separate"/>
        </w:r>
        <w:r w:rsidR="00167BBA">
          <w:rPr>
            <w:noProof/>
            <w:webHidden/>
          </w:rPr>
          <w:t>36</w:t>
        </w:r>
        <w:r w:rsidR="00197317">
          <w:rPr>
            <w:noProof/>
            <w:webHidden/>
          </w:rPr>
          <w:fldChar w:fldCharType="end"/>
        </w:r>
      </w:hyperlink>
    </w:p>
    <w:p w14:paraId="120956B2" w14:textId="29CEBF5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6" w:history="1">
        <w:r w:rsidR="00197317" w:rsidRPr="00EE3E12">
          <w:rPr>
            <w:rStyle w:val="Hyperlink"/>
            <w:noProof/>
          </w:rPr>
          <w:t>Figura 37 - Documento digitalizado após correção</w:t>
        </w:r>
        <w:r w:rsidR="00197317">
          <w:rPr>
            <w:noProof/>
            <w:webHidden/>
          </w:rPr>
          <w:tab/>
        </w:r>
        <w:r w:rsidR="00197317">
          <w:rPr>
            <w:noProof/>
            <w:webHidden/>
          </w:rPr>
          <w:fldChar w:fldCharType="begin"/>
        </w:r>
        <w:r w:rsidR="00197317">
          <w:rPr>
            <w:noProof/>
            <w:webHidden/>
          </w:rPr>
          <w:instrText xml:space="preserve"> PAGEREF _Toc138241506 \h </w:instrText>
        </w:r>
        <w:r w:rsidR="00197317">
          <w:rPr>
            <w:noProof/>
            <w:webHidden/>
          </w:rPr>
        </w:r>
        <w:r w:rsidR="00197317">
          <w:rPr>
            <w:noProof/>
            <w:webHidden/>
          </w:rPr>
          <w:fldChar w:fldCharType="separate"/>
        </w:r>
        <w:r w:rsidR="00167BBA">
          <w:rPr>
            <w:noProof/>
            <w:webHidden/>
          </w:rPr>
          <w:t>37</w:t>
        </w:r>
        <w:r w:rsidR="00197317">
          <w:rPr>
            <w:noProof/>
            <w:webHidden/>
          </w:rPr>
          <w:fldChar w:fldCharType="end"/>
        </w:r>
      </w:hyperlink>
    </w:p>
    <w:p w14:paraId="0B4FAD6E" w14:textId="6BC97A3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7" w:history="1">
        <w:r w:rsidR="00197317" w:rsidRPr="00EE3E12">
          <w:rPr>
            <w:rStyle w:val="Hyperlink"/>
            <w:noProof/>
          </w:rPr>
          <w:t>Figura 38 - Controlo de integridade sobre um documento corrigido após digitalização defeituosa</w:t>
        </w:r>
        <w:r w:rsidR="00197317">
          <w:rPr>
            <w:noProof/>
            <w:webHidden/>
          </w:rPr>
          <w:tab/>
        </w:r>
        <w:r w:rsidR="00197317">
          <w:rPr>
            <w:noProof/>
            <w:webHidden/>
          </w:rPr>
          <w:fldChar w:fldCharType="begin"/>
        </w:r>
        <w:r w:rsidR="00197317">
          <w:rPr>
            <w:noProof/>
            <w:webHidden/>
          </w:rPr>
          <w:instrText xml:space="preserve"> PAGEREF _Toc138241507 \h </w:instrText>
        </w:r>
        <w:r w:rsidR="00197317">
          <w:rPr>
            <w:noProof/>
            <w:webHidden/>
          </w:rPr>
        </w:r>
        <w:r w:rsidR="00197317">
          <w:rPr>
            <w:noProof/>
            <w:webHidden/>
          </w:rPr>
          <w:fldChar w:fldCharType="separate"/>
        </w:r>
        <w:r w:rsidR="00167BBA">
          <w:rPr>
            <w:noProof/>
            <w:webHidden/>
          </w:rPr>
          <w:t>38</w:t>
        </w:r>
        <w:r w:rsidR="00197317">
          <w:rPr>
            <w:noProof/>
            <w:webHidden/>
          </w:rPr>
          <w:fldChar w:fldCharType="end"/>
        </w:r>
      </w:hyperlink>
    </w:p>
    <w:p w14:paraId="0ABD025F" w14:textId="659CD43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8" w:history="1">
        <w:r w:rsidR="00197317" w:rsidRPr="00EE3E12">
          <w:rPr>
            <w:rStyle w:val="Hyperlink"/>
            <w:noProof/>
          </w:rPr>
          <w:t>Figura 39 - Apresentação dos elementos de controlo de integridade sobre um documento original</w:t>
        </w:r>
        <w:r w:rsidR="00197317">
          <w:rPr>
            <w:noProof/>
            <w:webHidden/>
          </w:rPr>
          <w:tab/>
        </w:r>
        <w:r w:rsidR="00197317">
          <w:rPr>
            <w:noProof/>
            <w:webHidden/>
          </w:rPr>
          <w:fldChar w:fldCharType="begin"/>
        </w:r>
        <w:r w:rsidR="00197317">
          <w:rPr>
            <w:noProof/>
            <w:webHidden/>
          </w:rPr>
          <w:instrText xml:space="preserve"> PAGEREF _Toc138241508 \h </w:instrText>
        </w:r>
        <w:r w:rsidR="00197317">
          <w:rPr>
            <w:noProof/>
            <w:webHidden/>
          </w:rPr>
        </w:r>
        <w:r w:rsidR="00197317">
          <w:rPr>
            <w:noProof/>
            <w:webHidden/>
          </w:rPr>
          <w:fldChar w:fldCharType="separate"/>
        </w:r>
        <w:r w:rsidR="00167BBA">
          <w:rPr>
            <w:noProof/>
            <w:webHidden/>
          </w:rPr>
          <w:t>39</w:t>
        </w:r>
        <w:r w:rsidR="00197317">
          <w:rPr>
            <w:noProof/>
            <w:webHidden/>
          </w:rPr>
          <w:fldChar w:fldCharType="end"/>
        </w:r>
      </w:hyperlink>
    </w:p>
    <w:p w14:paraId="1010ACD7" w14:textId="3BE69F4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09" w:history="1">
        <w:r w:rsidR="00197317" w:rsidRPr="00EE3E12">
          <w:rPr>
            <w:rStyle w:val="Hyperlink"/>
            <w:noProof/>
          </w:rPr>
          <w:t>Figura 40 - Documento Original com 50% de Escala</w:t>
        </w:r>
        <w:r w:rsidR="00197317">
          <w:rPr>
            <w:noProof/>
            <w:webHidden/>
          </w:rPr>
          <w:tab/>
        </w:r>
        <w:r w:rsidR="00197317">
          <w:rPr>
            <w:noProof/>
            <w:webHidden/>
          </w:rPr>
          <w:fldChar w:fldCharType="begin"/>
        </w:r>
        <w:r w:rsidR="00197317">
          <w:rPr>
            <w:noProof/>
            <w:webHidden/>
          </w:rPr>
          <w:instrText xml:space="preserve"> PAGEREF _Toc138241509 \h </w:instrText>
        </w:r>
        <w:r w:rsidR="00197317">
          <w:rPr>
            <w:noProof/>
            <w:webHidden/>
          </w:rPr>
        </w:r>
        <w:r w:rsidR="00197317">
          <w:rPr>
            <w:noProof/>
            <w:webHidden/>
          </w:rPr>
          <w:fldChar w:fldCharType="separate"/>
        </w:r>
        <w:r w:rsidR="00167BBA">
          <w:rPr>
            <w:noProof/>
            <w:webHidden/>
          </w:rPr>
          <w:t>40</w:t>
        </w:r>
        <w:r w:rsidR="00197317">
          <w:rPr>
            <w:noProof/>
            <w:webHidden/>
          </w:rPr>
          <w:fldChar w:fldCharType="end"/>
        </w:r>
      </w:hyperlink>
    </w:p>
    <w:p w14:paraId="6AC35BAA" w14:textId="6EB3DD92"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0" w:history="1">
        <w:r w:rsidR="00197317" w:rsidRPr="00EE3E12">
          <w:rPr>
            <w:rStyle w:val="Hyperlink"/>
            <w:noProof/>
          </w:rPr>
          <w:t>Figura 41 - Documento Original</w:t>
        </w:r>
        <w:r w:rsidR="00197317">
          <w:rPr>
            <w:noProof/>
            <w:webHidden/>
          </w:rPr>
          <w:tab/>
        </w:r>
        <w:r w:rsidR="00197317">
          <w:rPr>
            <w:noProof/>
            <w:webHidden/>
          </w:rPr>
          <w:fldChar w:fldCharType="begin"/>
        </w:r>
        <w:r w:rsidR="00197317">
          <w:rPr>
            <w:noProof/>
            <w:webHidden/>
          </w:rPr>
          <w:instrText xml:space="preserve"> PAGEREF _Toc138241510 \h </w:instrText>
        </w:r>
        <w:r w:rsidR="00197317">
          <w:rPr>
            <w:noProof/>
            <w:webHidden/>
          </w:rPr>
        </w:r>
        <w:r w:rsidR="00197317">
          <w:rPr>
            <w:noProof/>
            <w:webHidden/>
          </w:rPr>
          <w:fldChar w:fldCharType="separate"/>
        </w:r>
        <w:r w:rsidR="00167BBA">
          <w:rPr>
            <w:noProof/>
            <w:webHidden/>
          </w:rPr>
          <w:t>41</w:t>
        </w:r>
        <w:r w:rsidR="00197317">
          <w:rPr>
            <w:noProof/>
            <w:webHidden/>
          </w:rPr>
          <w:fldChar w:fldCharType="end"/>
        </w:r>
      </w:hyperlink>
    </w:p>
    <w:p w14:paraId="63A0855D" w14:textId="3D3E763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1" w:history="1">
        <w:r w:rsidR="00197317" w:rsidRPr="00EE3E12">
          <w:rPr>
            <w:rStyle w:val="Hyperlink"/>
            <w:noProof/>
          </w:rPr>
          <w:t>Figura 42 - Apresentação dos elementos de controlo de integridade sobre um documento original (2)</w:t>
        </w:r>
        <w:r w:rsidR="00197317">
          <w:rPr>
            <w:noProof/>
            <w:webHidden/>
          </w:rPr>
          <w:tab/>
        </w:r>
        <w:r w:rsidR="00197317">
          <w:rPr>
            <w:noProof/>
            <w:webHidden/>
          </w:rPr>
          <w:fldChar w:fldCharType="begin"/>
        </w:r>
        <w:r w:rsidR="00197317">
          <w:rPr>
            <w:noProof/>
            <w:webHidden/>
          </w:rPr>
          <w:instrText xml:space="preserve"> PAGEREF _Toc138241511 \h </w:instrText>
        </w:r>
        <w:r w:rsidR="00197317">
          <w:rPr>
            <w:noProof/>
            <w:webHidden/>
          </w:rPr>
        </w:r>
        <w:r w:rsidR="00197317">
          <w:rPr>
            <w:noProof/>
            <w:webHidden/>
          </w:rPr>
          <w:fldChar w:fldCharType="separate"/>
        </w:r>
        <w:r w:rsidR="00167BBA">
          <w:rPr>
            <w:noProof/>
            <w:webHidden/>
          </w:rPr>
          <w:t>42</w:t>
        </w:r>
        <w:r w:rsidR="00197317">
          <w:rPr>
            <w:noProof/>
            <w:webHidden/>
          </w:rPr>
          <w:fldChar w:fldCharType="end"/>
        </w:r>
      </w:hyperlink>
    </w:p>
    <w:p w14:paraId="20291D40" w14:textId="37050F5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2" w:history="1">
        <w:r w:rsidR="00197317" w:rsidRPr="00EE3E12">
          <w:rPr>
            <w:rStyle w:val="Hyperlink"/>
            <w:noProof/>
          </w:rPr>
          <w:t>Figura 43 - Documento Original com 80% de Escala</w:t>
        </w:r>
        <w:r w:rsidR="00197317">
          <w:rPr>
            <w:noProof/>
            <w:webHidden/>
          </w:rPr>
          <w:tab/>
        </w:r>
        <w:r w:rsidR="00197317">
          <w:rPr>
            <w:noProof/>
            <w:webHidden/>
          </w:rPr>
          <w:fldChar w:fldCharType="begin"/>
        </w:r>
        <w:r w:rsidR="00197317">
          <w:rPr>
            <w:noProof/>
            <w:webHidden/>
          </w:rPr>
          <w:instrText xml:space="preserve"> PAGEREF _Toc138241512 \h </w:instrText>
        </w:r>
        <w:r w:rsidR="00197317">
          <w:rPr>
            <w:noProof/>
            <w:webHidden/>
          </w:rPr>
        </w:r>
        <w:r w:rsidR="00197317">
          <w:rPr>
            <w:noProof/>
            <w:webHidden/>
          </w:rPr>
          <w:fldChar w:fldCharType="separate"/>
        </w:r>
        <w:r w:rsidR="00167BBA">
          <w:rPr>
            <w:noProof/>
            <w:webHidden/>
          </w:rPr>
          <w:t>43</w:t>
        </w:r>
        <w:r w:rsidR="00197317">
          <w:rPr>
            <w:noProof/>
            <w:webHidden/>
          </w:rPr>
          <w:fldChar w:fldCharType="end"/>
        </w:r>
      </w:hyperlink>
    </w:p>
    <w:p w14:paraId="6453D945" w14:textId="12C0BE40"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3" w:history="1">
        <w:r w:rsidR="00197317" w:rsidRPr="00EE3E12">
          <w:rPr>
            <w:rStyle w:val="Hyperlink"/>
            <w:noProof/>
          </w:rPr>
          <w:t>Figura 44 - Apresentação dos elementos de controlo de integridade sobre um documento original com 80% de escala</w:t>
        </w:r>
        <w:r w:rsidR="00197317">
          <w:rPr>
            <w:noProof/>
            <w:webHidden/>
          </w:rPr>
          <w:tab/>
        </w:r>
        <w:r w:rsidR="00197317">
          <w:rPr>
            <w:noProof/>
            <w:webHidden/>
          </w:rPr>
          <w:fldChar w:fldCharType="begin"/>
        </w:r>
        <w:r w:rsidR="00197317">
          <w:rPr>
            <w:noProof/>
            <w:webHidden/>
          </w:rPr>
          <w:instrText xml:space="preserve"> PAGEREF _Toc138241513 \h </w:instrText>
        </w:r>
        <w:r w:rsidR="00197317">
          <w:rPr>
            <w:noProof/>
            <w:webHidden/>
          </w:rPr>
        </w:r>
        <w:r w:rsidR="00197317">
          <w:rPr>
            <w:noProof/>
            <w:webHidden/>
          </w:rPr>
          <w:fldChar w:fldCharType="separate"/>
        </w:r>
        <w:r w:rsidR="00167BBA">
          <w:rPr>
            <w:noProof/>
            <w:webHidden/>
          </w:rPr>
          <w:t>44</w:t>
        </w:r>
        <w:r w:rsidR="00197317">
          <w:rPr>
            <w:noProof/>
            <w:webHidden/>
          </w:rPr>
          <w:fldChar w:fldCharType="end"/>
        </w:r>
      </w:hyperlink>
    </w:p>
    <w:p w14:paraId="7FC30EAB" w14:textId="09E9D4F6"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4" w:history="1">
        <w:r w:rsidR="00197317" w:rsidRPr="00EE3E12">
          <w:rPr>
            <w:rStyle w:val="Hyperlink"/>
            <w:noProof/>
          </w:rPr>
          <w:t>Figura 45 - Documento Original (2)</w:t>
        </w:r>
        <w:r w:rsidR="00197317">
          <w:rPr>
            <w:noProof/>
            <w:webHidden/>
          </w:rPr>
          <w:tab/>
        </w:r>
        <w:r w:rsidR="00197317">
          <w:rPr>
            <w:noProof/>
            <w:webHidden/>
          </w:rPr>
          <w:fldChar w:fldCharType="begin"/>
        </w:r>
        <w:r w:rsidR="00197317">
          <w:rPr>
            <w:noProof/>
            <w:webHidden/>
          </w:rPr>
          <w:instrText xml:space="preserve"> PAGEREF _Toc138241514 \h </w:instrText>
        </w:r>
        <w:r w:rsidR="00197317">
          <w:rPr>
            <w:noProof/>
            <w:webHidden/>
          </w:rPr>
        </w:r>
        <w:r w:rsidR="00197317">
          <w:rPr>
            <w:noProof/>
            <w:webHidden/>
          </w:rPr>
          <w:fldChar w:fldCharType="separate"/>
        </w:r>
        <w:r w:rsidR="00167BBA">
          <w:rPr>
            <w:noProof/>
            <w:webHidden/>
          </w:rPr>
          <w:t>46</w:t>
        </w:r>
        <w:r w:rsidR="00197317">
          <w:rPr>
            <w:noProof/>
            <w:webHidden/>
          </w:rPr>
          <w:fldChar w:fldCharType="end"/>
        </w:r>
      </w:hyperlink>
    </w:p>
    <w:p w14:paraId="7916B7D2" w14:textId="6C6AE27E"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5" w:history="1">
        <w:r w:rsidR="00197317" w:rsidRPr="00EE3E12">
          <w:rPr>
            <w:rStyle w:val="Hyperlink"/>
            <w:noProof/>
          </w:rPr>
          <w:t>Figura 46 - Apresentação dos elementos de controlo de integridade sobre um documento original (3)</w:t>
        </w:r>
        <w:r w:rsidR="00197317">
          <w:rPr>
            <w:noProof/>
            <w:webHidden/>
          </w:rPr>
          <w:tab/>
        </w:r>
        <w:r w:rsidR="00197317">
          <w:rPr>
            <w:noProof/>
            <w:webHidden/>
          </w:rPr>
          <w:fldChar w:fldCharType="begin"/>
        </w:r>
        <w:r w:rsidR="00197317">
          <w:rPr>
            <w:noProof/>
            <w:webHidden/>
          </w:rPr>
          <w:instrText xml:space="preserve"> PAGEREF _Toc138241515 \h </w:instrText>
        </w:r>
        <w:r w:rsidR="00197317">
          <w:rPr>
            <w:noProof/>
            <w:webHidden/>
          </w:rPr>
        </w:r>
        <w:r w:rsidR="00197317">
          <w:rPr>
            <w:noProof/>
            <w:webHidden/>
          </w:rPr>
          <w:fldChar w:fldCharType="separate"/>
        </w:r>
        <w:r w:rsidR="00167BBA">
          <w:rPr>
            <w:noProof/>
            <w:webHidden/>
          </w:rPr>
          <w:t>47</w:t>
        </w:r>
        <w:r w:rsidR="00197317">
          <w:rPr>
            <w:noProof/>
            <w:webHidden/>
          </w:rPr>
          <w:fldChar w:fldCharType="end"/>
        </w:r>
      </w:hyperlink>
    </w:p>
    <w:p w14:paraId="7796DD4F" w14:textId="57711D76"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6" w:history="1">
        <w:r w:rsidR="00197317" w:rsidRPr="00EE3E12">
          <w:rPr>
            <w:rStyle w:val="Hyperlink"/>
            <w:noProof/>
          </w:rPr>
          <w:t>Figura 47 - Zoom da palavra "importante"</w:t>
        </w:r>
        <w:r w:rsidR="00197317">
          <w:rPr>
            <w:noProof/>
            <w:webHidden/>
          </w:rPr>
          <w:tab/>
        </w:r>
        <w:r w:rsidR="00197317">
          <w:rPr>
            <w:noProof/>
            <w:webHidden/>
          </w:rPr>
          <w:fldChar w:fldCharType="begin"/>
        </w:r>
        <w:r w:rsidR="00197317">
          <w:rPr>
            <w:noProof/>
            <w:webHidden/>
          </w:rPr>
          <w:instrText xml:space="preserve"> PAGEREF _Toc138241516 \h </w:instrText>
        </w:r>
        <w:r w:rsidR="00197317">
          <w:rPr>
            <w:noProof/>
            <w:webHidden/>
          </w:rPr>
        </w:r>
        <w:r w:rsidR="00197317">
          <w:rPr>
            <w:noProof/>
            <w:webHidden/>
          </w:rPr>
          <w:fldChar w:fldCharType="separate"/>
        </w:r>
        <w:r w:rsidR="00167BBA">
          <w:rPr>
            <w:noProof/>
            <w:webHidden/>
          </w:rPr>
          <w:t>47</w:t>
        </w:r>
        <w:r w:rsidR="00197317">
          <w:rPr>
            <w:noProof/>
            <w:webHidden/>
          </w:rPr>
          <w:fldChar w:fldCharType="end"/>
        </w:r>
      </w:hyperlink>
    </w:p>
    <w:p w14:paraId="71B520CC" w14:textId="4BB93224"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7" w:history="1">
        <w:r w:rsidR="00197317" w:rsidRPr="00EE3E12">
          <w:rPr>
            <w:rStyle w:val="Hyperlink"/>
            <w:noProof/>
          </w:rPr>
          <w:t>Figura 48 - Controlo de integridade sobre um documento original com substituição de palavra</w:t>
        </w:r>
        <w:r w:rsidR="00197317">
          <w:rPr>
            <w:noProof/>
            <w:webHidden/>
          </w:rPr>
          <w:tab/>
        </w:r>
        <w:r w:rsidR="00197317">
          <w:rPr>
            <w:noProof/>
            <w:webHidden/>
          </w:rPr>
          <w:fldChar w:fldCharType="begin"/>
        </w:r>
        <w:r w:rsidR="00197317">
          <w:rPr>
            <w:noProof/>
            <w:webHidden/>
          </w:rPr>
          <w:instrText xml:space="preserve"> PAGEREF _Toc138241517 \h </w:instrText>
        </w:r>
        <w:r w:rsidR="00197317">
          <w:rPr>
            <w:noProof/>
            <w:webHidden/>
          </w:rPr>
        </w:r>
        <w:r w:rsidR="00197317">
          <w:rPr>
            <w:noProof/>
            <w:webHidden/>
          </w:rPr>
          <w:fldChar w:fldCharType="separate"/>
        </w:r>
        <w:r w:rsidR="00167BBA">
          <w:rPr>
            <w:noProof/>
            <w:webHidden/>
          </w:rPr>
          <w:t>48</w:t>
        </w:r>
        <w:r w:rsidR="00197317">
          <w:rPr>
            <w:noProof/>
            <w:webHidden/>
          </w:rPr>
          <w:fldChar w:fldCharType="end"/>
        </w:r>
      </w:hyperlink>
    </w:p>
    <w:p w14:paraId="4CB8311D" w14:textId="2117BF66"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8" w:history="1">
        <w:r w:rsidR="00197317" w:rsidRPr="00EE3E12">
          <w:rPr>
            <w:rStyle w:val="Hyperlink"/>
            <w:noProof/>
          </w:rPr>
          <w:t>Figura 49 - Zoom da palavra "necessário"</w:t>
        </w:r>
        <w:r w:rsidR="00197317">
          <w:rPr>
            <w:noProof/>
            <w:webHidden/>
          </w:rPr>
          <w:tab/>
        </w:r>
        <w:r w:rsidR="00197317">
          <w:rPr>
            <w:noProof/>
            <w:webHidden/>
          </w:rPr>
          <w:fldChar w:fldCharType="begin"/>
        </w:r>
        <w:r w:rsidR="00197317">
          <w:rPr>
            <w:noProof/>
            <w:webHidden/>
          </w:rPr>
          <w:instrText xml:space="preserve"> PAGEREF _Toc138241518 \h </w:instrText>
        </w:r>
        <w:r w:rsidR="00197317">
          <w:rPr>
            <w:noProof/>
            <w:webHidden/>
          </w:rPr>
        </w:r>
        <w:r w:rsidR="00197317">
          <w:rPr>
            <w:noProof/>
            <w:webHidden/>
          </w:rPr>
          <w:fldChar w:fldCharType="separate"/>
        </w:r>
        <w:r w:rsidR="00167BBA">
          <w:rPr>
            <w:noProof/>
            <w:webHidden/>
          </w:rPr>
          <w:t>48</w:t>
        </w:r>
        <w:r w:rsidR="00197317">
          <w:rPr>
            <w:noProof/>
            <w:webHidden/>
          </w:rPr>
          <w:fldChar w:fldCharType="end"/>
        </w:r>
      </w:hyperlink>
    </w:p>
    <w:p w14:paraId="5140FAE1" w14:textId="259A19A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19" w:history="1">
        <w:r w:rsidR="00197317" w:rsidRPr="00EE3E12">
          <w:rPr>
            <w:rStyle w:val="Hyperlink"/>
            <w:noProof/>
          </w:rPr>
          <w:t>Figura 50 - Controlo de integridade sobre um documento original com eliminação do parágrafo</w:t>
        </w:r>
        <w:r w:rsidR="00197317">
          <w:rPr>
            <w:noProof/>
            <w:webHidden/>
          </w:rPr>
          <w:tab/>
        </w:r>
        <w:r w:rsidR="00197317">
          <w:rPr>
            <w:noProof/>
            <w:webHidden/>
          </w:rPr>
          <w:fldChar w:fldCharType="begin"/>
        </w:r>
        <w:r w:rsidR="00197317">
          <w:rPr>
            <w:noProof/>
            <w:webHidden/>
          </w:rPr>
          <w:instrText xml:space="preserve"> PAGEREF _Toc138241519 \h </w:instrText>
        </w:r>
        <w:r w:rsidR="00197317">
          <w:rPr>
            <w:noProof/>
            <w:webHidden/>
          </w:rPr>
        </w:r>
        <w:r w:rsidR="00197317">
          <w:rPr>
            <w:noProof/>
            <w:webHidden/>
          </w:rPr>
          <w:fldChar w:fldCharType="separate"/>
        </w:r>
        <w:r w:rsidR="00167BBA">
          <w:rPr>
            <w:noProof/>
            <w:webHidden/>
          </w:rPr>
          <w:t>49</w:t>
        </w:r>
        <w:r w:rsidR="00197317">
          <w:rPr>
            <w:noProof/>
            <w:webHidden/>
          </w:rPr>
          <w:fldChar w:fldCharType="end"/>
        </w:r>
      </w:hyperlink>
    </w:p>
    <w:p w14:paraId="44E55F4E" w14:textId="358DA7F3"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0" w:history="1">
        <w:r w:rsidR="00197317" w:rsidRPr="00EE3E12">
          <w:rPr>
            <w:rStyle w:val="Hyperlink"/>
            <w:noProof/>
          </w:rPr>
          <w:t>Figura 51 - Zoom sobre o parágrafo removido</w:t>
        </w:r>
        <w:r w:rsidR="00197317">
          <w:rPr>
            <w:noProof/>
            <w:webHidden/>
          </w:rPr>
          <w:tab/>
        </w:r>
        <w:r w:rsidR="00197317">
          <w:rPr>
            <w:noProof/>
            <w:webHidden/>
          </w:rPr>
          <w:fldChar w:fldCharType="begin"/>
        </w:r>
        <w:r w:rsidR="00197317">
          <w:rPr>
            <w:noProof/>
            <w:webHidden/>
          </w:rPr>
          <w:instrText xml:space="preserve"> PAGEREF _Toc138241520 \h </w:instrText>
        </w:r>
        <w:r w:rsidR="00197317">
          <w:rPr>
            <w:noProof/>
            <w:webHidden/>
          </w:rPr>
        </w:r>
        <w:r w:rsidR="00197317">
          <w:rPr>
            <w:noProof/>
            <w:webHidden/>
          </w:rPr>
          <w:fldChar w:fldCharType="separate"/>
        </w:r>
        <w:r w:rsidR="00167BBA">
          <w:rPr>
            <w:noProof/>
            <w:webHidden/>
          </w:rPr>
          <w:t>49</w:t>
        </w:r>
        <w:r w:rsidR="00197317">
          <w:rPr>
            <w:noProof/>
            <w:webHidden/>
          </w:rPr>
          <w:fldChar w:fldCharType="end"/>
        </w:r>
      </w:hyperlink>
    </w:p>
    <w:p w14:paraId="2E861DCF" w14:textId="04365339"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1" w:history="1">
        <w:r w:rsidR="00197317" w:rsidRPr="00EE3E12">
          <w:rPr>
            <w:rStyle w:val="Hyperlink"/>
            <w:noProof/>
          </w:rPr>
          <w:t>Figura 52 - Controlo de integridade sobre um documento original com eliminação de espaçamento</w:t>
        </w:r>
        <w:r w:rsidR="00197317">
          <w:rPr>
            <w:noProof/>
            <w:webHidden/>
          </w:rPr>
          <w:tab/>
        </w:r>
        <w:r w:rsidR="00197317">
          <w:rPr>
            <w:noProof/>
            <w:webHidden/>
          </w:rPr>
          <w:fldChar w:fldCharType="begin"/>
        </w:r>
        <w:r w:rsidR="00197317">
          <w:rPr>
            <w:noProof/>
            <w:webHidden/>
          </w:rPr>
          <w:instrText xml:space="preserve"> PAGEREF _Toc138241521 \h </w:instrText>
        </w:r>
        <w:r w:rsidR="00197317">
          <w:rPr>
            <w:noProof/>
            <w:webHidden/>
          </w:rPr>
        </w:r>
        <w:r w:rsidR="00197317">
          <w:rPr>
            <w:noProof/>
            <w:webHidden/>
          </w:rPr>
          <w:fldChar w:fldCharType="separate"/>
        </w:r>
        <w:r w:rsidR="00167BBA">
          <w:rPr>
            <w:noProof/>
            <w:webHidden/>
          </w:rPr>
          <w:t>50</w:t>
        </w:r>
        <w:r w:rsidR="00197317">
          <w:rPr>
            <w:noProof/>
            <w:webHidden/>
          </w:rPr>
          <w:fldChar w:fldCharType="end"/>
        </w:r>
      </w:hyperlink>
    </w:p>
    <w:p w14:paraId="6A326C4F" w14:textId="6FD96EA6"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2" w:history="1">
        <w:r w:rsidR="00197317" w:rsidRPr="00EE3E12">
          <w:rPr>
            <w:rStyle w:val="Hyperlink"/>
            <w:noProof/>
          </w:rPr>
          <w:t>Figura 53 - Zoom da eliminação de espaçamento</w:t>
        </w:r>
        <w:r w:rsidR="00197317">
          <w:rPr>
            <w:noProof/>
            <w:webHidden/>
          </w:rPr>
          <w:tab/>
        </w:r>
        <w:r w:rsidR="00197317">
          <w:rPr>
            <w:noProof/>
            <w:webHidden/>
          </w:rPr>
          <w:fldChar w:fldCharType="begin"/>
        </w:r>
        <w:r w:rsidR="00197317">
          <w:rPr>
            <w:noProof/>
            <w:webHidden/>
          </w:rPr>
          <w:instrText xml:space="preserve"> PAGEREF _Toc138241522 \h </w:instrText>
        </w:r>
        <w:r w:rsidR="00197317">
          <w:rPr>
            <w:noProof/>
            <w:webHidden/>
          </w:rPr>
        </w:r>
        <w:r w:rsidR="00197317">
          <w:rPr>
            <w:noProof/>
            <w:webHidden/>
          </w:rPr>
          <w:fldChar w:fldCharType="separate"/>
        </w:r>
        <w:r w:rsidR="00167BBA">
          <w:rPr>
            <w:noProof/>
            <w:webHidden/>
          </w:rPr>
          <w:t>50</w:t>
        </w:r>
        <w:r w:rsidR="00197317">
          <w:rPr>
            <w:noProof/>
            <w:webHidden/>
          </w:rPr>
          <w:fldChar w:fldCharType="end"/>
        </w:r>
      </w:hyperlink>
    </w:p>
    <w:p w14:paraId="2B71F1EF" w14:textId="7F91BC3F"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3" w:history="1">
        <w:r w:rsidR="00197317" w:rsidRPr="00EE3E12">
          <w:rPr>
            <w:rStyle w:val="Hyperlink"/>
            <w:noProof/>
          </w:rPr>
          <w:t>Figura 54 - Alteração da Escala do Documento</w:t>
        </w:r>
        <w:r w:rsidR="00197317">
          <w:rPr>
            <w:noProof/>
            <w:webHidden/>
          </w:rPr>
          <w:tab/>
        </w:r>
        <w:r w:rsidR="00197317">
          <w:rPr>
            <w:noProof/>
            <w:webHidden/>
          </w:rPr>
          <w:fldChar w:fldCharType="begin"/>
        </w:r>
        <w:r w:rsidR="00197317">
          <w:rPr>
            <w:noProof/>
            <w:webHidden/>
          </w:rPr>
          <w:instrText xml:space="preserve"> PAGEREF _Toc138241523 \h </w:instrText>
        </w:r>
        <w:r w:rsidR="00197317">
          <w:rPr>
            <w:noProof/>
            <w:webHidden/>
          </w:rPr>
        </w:r>
        <w:r w:rsidR="00197317">
          <w:rPr>
            <w:noProof/>
            <w:webHidden/>
          </w:rPr>
          <w:fldChar w:fldCharType="separate"/>
        </w:r>
        <w:r w:rsidR="00167BBA">
          <w:rPr>
            <w:noProof/>
            <w:webHidden/>
          </w:rPr>
          <w:t>54</w:t>
        </w:r>
        <w:r w:rsidR="00197317">
          <w:rPr>
            <w:noProof/>
            <w:webHidden/>
          </w:rPr>
          <w:fldChar w:fldCharType="end"/>
        </w:r>
      </w:hyperlink>
    </w:p>
    <w:p w14:paraId="4D5B327E" w14:textId="4A22251A"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4" w:history="1">
        <w:r w:rsidR="00197317" w:rsidRPr="00EE3E12">
          <w:rPr>
            <w:rStyle w:val="Hyperlink"/>
            <w:noProof/>
          </w:rPr>
          <w:t>Figura 55 - Obtenção da Escala do Documento</w:t>
        </w:r>
        <w:r w:rsidR="00197317">
          <w:rPr>
            <w:noProof/>
            <w:webHidden/>
          </w:rPr>
          <w:tab/>
        </w:r>
        <w:r w:rsidR="00197317">
          <w:rPr>
            <w:noProof/>
            <w:webHidden/>
          </w:rPr>
          <w:fldChar w:fldCharType="begin"/>
        </w:r>
        <w:r w:rsidR="00197317">
          <w:rPr>
            <w:noProof/>
            <w:webHidden/>
          </w:rPr>
          <w:instrText xml:space="preserve"> PAGEREF _Toc138241524 \h </w:instrText>
        </w:r>
        <w:r w:rsidR="00197317">
          <w:rPr>
            <w:noProof/>
            <w:webHidden/>
          </w:rPr>
        </w:r>
        <w:r w:rsidR="00197317">
          <w:rPr>
            <w:noProof/>
            <w:webHidden/>
          </w:rPr>
          <w:fldChar w:fldCharType="separate"/>
        </w:r>
        <w:r w:rsidR="00167BBA">
          <w:rPr>
            <w:noProof/>
            <w:webHidden/>
          </w:rPr>
          <w:t>54</w:t>
        </w:r>
        <w:r w:rsidR="00197317">
          <w:rPr>
            <w:noProof/>
            <w:webHidden/>
          </w:rPr>
          <w:fldChar w:fldCharType="end"/>
        </w:r>
      </w:hyperlink>
    </w:p>
    <w:p w14:paraId="3EACEF5B" w14:textId="72F1C351" w:rsidR="0019731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8241525" w:history="1">
        <w:r w:rsidR="00197317" w:rsidRPr="00EE3E12">
          <w:rPr>
            <w:rStyle w:val="Hyperlink"/>
            <w:noProof/>
          </w:rPr>
          <w:t>Figura 56 - Adaptar Posições</w:t>
        </w:r>
        <w:r w:rsidR="00197317">
          <w:rPr>
            <w:noProof/>
            <w:webHidden/>
          </w:rPr>
          <w:tab/>
        </w:r>
        <w:r w:rsidR="00197317">
          <w:rPr>
            <w:noProof/>
            <w:webHidden/>
          </w:rPr>
          <w:fldChar w:fldCharType="begin"/>
        </w:r>
        <w:r w:rsidR="00197317">
          <w:rPr>
            <w:noProof/>
            <w:webHidden/>
          </w:rPr>
          <w:instrText xml:space="preserve"> PAGEREF _Toc138241525 \h </w:instrText>
        </w:r>
        <w:r w:rsidR="00197317">
          <w:rPr>
            <w:noProof/>
            <w:webHidden/>
          </w:rPr>
        </w:r>
        <w:r w:rsidR="00197317">
          <w:rPr>
            <w:noProof/>
            <w:webHidden/>
          </w:rPr>
          <w:fldChar w:fldCharType="separate"/>
        </w:r>
        <w:r w:rsidR="00167BBA">
          <w:rPr>
            <w:noProof/>
            <w:webHidden/>
          </w:rPr>
          <w:t>55</w:t>
        </w:r>
        <w:r w:rsidR="00197317">
          <w:rPr>
            <w:noProof/>
            <w:webHidden/>
          </w:rPr>
          <w:fldChar w:fldCharType="end"/>
        </w:r>
      </w:hyperlink>
    </w:p>
    <w:p w14:paraId="1753DCFF" w14:textId="0B6738E6"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10D8D9FB" w:rsidR="005B227B" w:rsidRDefault="003227BA" w:rsidP="00462721">
      <w:pPr>
        <w:pStyle w:val="Heading1"/>
        <w:numPr>
          <w:ilvl w:val="0"/>
          <w:numId w:val="32"/>
        </w:numPr>
        <w:spacing w:line="360" w:lineRule="auto"/>
      </w:pPr>
      <w:bookmarkStart w:id="33" w:name="_Toc137898859"/>
      <w:bookmarkStart w:id="34" w:name="_Toc137899652"/>
      <w:bookmarkStart w:id="35" w:name="_Toc137900987"/>
      <w:bookmarkStart w:id="36" w:name="_Toc137903334"/>
      <w:bookmarkStart w:id="37" w:name="_Toc137904676"/>
      <w:bookmarkStart w:id="38" w:name="_Toc137904740"/>
      <w:bookmarkStart w:id="39" w:name="_Toc137905670"/>
      <w:bookmarkStart w:id="40" w:name="_Toc137905845"/>
      <w:bookmarkStart w:id="41" w:name="_Toc138241430"/>
      <w:bookmarkStart w:id="42" w:name="_Hlk106724487"/>
      <w:r w:rsidRPr="00A67FF5">
        <w:lastRenderedPageBreak/>
        <w:t>Introdução</w:t>
      </w:r>
      <w:bookmarkEnd w:id="33"/>
      <w:bookmarkEnd w:id="34"/>
      <w:bookmarkEnd w:id="35"/>
      <w:bookmarkEnd w:id="36"/>
      <w:bookmarkEnd w:id="37"/>
      <w:bookmarkEnd w:id="38"/>
      <w:bookmarkEnd w:id="39"/>
      <w:bookmarkEnd w:id="40"/>
      <w:bookmarkEnd w:id="41"/>
    </w:p>
    <w:p w14:paraId="315B72BE" w14:textId="1361FD56" w:rsidR="00320F45" w:rsidRDefault="00D43061" w:rsidP="00462721">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43"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7EA9D784"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w:t>
      </w:r>
      <w:r w:rsidR="007E31AB">
        <w:t xml:space="preserve">só </w:t>
      </w:r>
      <w:r w:rsidR="000F65D9">
        <w:t>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43"/>
    </w:p>
    <w:p w14:paraId="7B101831" w14:textId="77777777" w:rsidR="000A2E79" w:rsidRPr="00AD574C" w:rsidRDefault="000A2E79" w:rsidP="000A2E79">
      <w:pPr>
        <w:spacing w:line="360" w:lineRule="auto"/>
        <w:ind w:firstLine="360"/>
      </w:pPr>
    </w:p>
    <w:p w14:paraId="431347A2" w14:textId="7D966304" w:rsidR="00F017EF" w:rsidRDefault="00C01DA2" w:rsidP="00462721">
      <w:pPr>
        <w:pStyle w:val="Subtitle"/>
        <w:spacing w:line="360" w:lineRule="auto"/>
        <w:ind w:left="720"/>
      </w:pPr>
      <w:bookmarkStart w:id="44" w:name="_Toc137898860"/>
      <w:bookmarkStart w:id="45" w:name="_Toc137899653"/>
      <w:bookmarkStart w:id="46" w:name="_Toc137900988"/>
      <w:bookmarkStart w:id="47" w:name="_Toc137903335"/>
      <w:bookmarkStart w:id="48" w:name="_Toc137904677"/>
      <w:bookmarkStart w:id="49" w:name="_Toc137904741"/>
      <w:bookmarkStart w:id="50" w:name="_Toc137905671"/>
      <w:bookmarkStart w:id="51" w:name="_Toc137905846"/>
      <w:bookmarkStart w:id="52" w:name="_Toc138241431"/>
      <w:r>
        <w:t>1.1</w:t>
      </w:r>
      <w:r w:rsidR="00FD04ED">
        <w:tab/>
        <w:t>Estrutura d</w:t>
      </w:r>
      <w:r w:rsidR="004D74E2">
        <w:t>o documento</w:t>
      </w:r>
      <w:bookmarkEnd w:id="44"/>
      <w:bookmarkEnd w:id="45"/>
      <w:bookmarkEnd w:id="46"/>
      <w:bookmarkEnd w:id="47"/>
      <w:bookmarkEnd w:id="48"/>
      <w:bookmarkEnd w:id="49"/>
      <w:bookmarkEnd w:id="50"/>
      <w:bookmarkEnd w:id="51"/>
      <w:bookmarkEnd w:id="52"/>
    </w:p>
    <w:p w14:paraId="1A8F0D72" w14:textId="341EE899" w:rsidR="00785C7D" w:rsidRPr="00785C7D" w:rsidRDefault="00785C7D" w:rsidP="00462721">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lastRenderedPageBreak/>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2922A218" w:rsidR="005F1898" w:rsidRPr="00210EA0" w:rsidRDefault="005F1898" w:rsidP="00462721">
      <w:pPr>
        <w:pStyle w:val="Heading1"/>
        <w:numPr>
          <w:ilvl w:val="0"/>
          <w:numId w:val="32"/>
        </w:numPr>
        <w:spacing w:line="360" w:lineRule="auto"/>
        <w:rPr>
          <w:b w:val="0"/>
          <w:bCs/>
          <w:szCs w:val="28"/>
        </w:rPr>
      </w:pPr>
      <w:bookmarkStart w:id="53" w:name="_Toc137898861"/>
      <w:bookmarkStart w:id="54" w:name="_Toc137899654"/>
      <w:bookmarkStart w:id="55" w:name="_Toc137900989"/>
      <w:bookmarkStart w:id="56" w:name="_Toc137903336"/>
      <w:bookmarkStart w:id="57" w:name="_Toc137904678"/>
      <w:bookmarkStart w:id="58" w:name="_Toc137904742"/>
      <w:bookmarkStart w:id="59" w:name="_Toc137905672"/>
      <w:bookmarkStart w:id="60" w:name="_Toc137905847"/>
      <w:bookmarkStart w:id="61" w:name="_Toc138241432"/>
      <w:bookmarkStart w:id="62" w:name="_Hlk106724522"/>
      <w:bookmarkEnd w:id="42"/>
      <w:r>
        <w:rPr>
          <w:rStyle w:val="TitleChar"/>
          <w:sz w:val="28"/>
          <w:szCs w:val="28"/>
        </w:rPr>
        <w:lastRenderedPageBreak/>
        <w:t>Contexto</w:t>
      </w:r>
      <w:bookmarkEnd w:id="53"/>
      <w:bookmarkEnd w:id="54"/>
      <w:bookmarkEnd w:id="55"/>
      <w:bookmarkEnd w:id="56"/>
      <w:bookmarkEnd w:id="57"/>
      <w:bookmarkEnd w:id="58"/>
      <w:bookmarkEnd w:id="59"/>
      <w:bookmarkEnd w:id="60"/>
      <w:bookmarkEnd w:id="61"/>
    </w:p>
    <w:p w14:paraId="6930E150" w14:textId="09AA9EA8" w:rsidR="004C14B6" w:rsidRDefault="00210EA0" w:rsidP="00462721">
      <w:pPr>
        <w:spacing w:line="360" w:lineRule="auto"/>
        <w:ind w:firstLine="360"/>
      </w:pPr>
      <w:r>
        <w:t>Nest</w:t>
      </w:r>
      <w:r w:rsidR="00E4529A">
        <w:t>e cap</w:t>
      </w:r>
      <w:r w:rsidR="00E4529A" w:rsidRPr="00E4529A">
        <w:rPr>
          <w:lang w:val="pt-BR"/>
        </w:rPr>
        <w:t>í</w:t>
      </w:r>
      <w:r w:rsidR="00E4529A">
        <w:rPr>
          <w:lang w:val="pt-BR"/>
        </w:rPr>
        <w:t>tulo</w:t>
      </w:r>
      <w:r>
        <w:t xml:space="preserve"> irão abordar-se dois temas fundamentais para o desenvolvimento do sistema, códigos de barras e identificação de letras em posições específicas de um PDF. </w:t>
      </w:r>
    </w:p>
    <w:p w14:paraId="0E3AC51A" w14:textId="77777777" w:rsidR="009412B1" w:rsidRDefault="009412B1" w:rsidP="009412B1">
      <w:pPr>
        <w:ind w:firstLine="360"/>
      </w:pPr>
    </w:p>
    <w:p w14:paraId="4D057FB0" w14:textId="0D7EE5B4" w:rsidR="000A2E79" w:rsidRDefault="004C14B6" w:rsidP="00462721">
      <w:pPr>
        <w:pStyle w:val="Subtitle"/>
        <w:numPr>
          <w:ilvl w:val="1"/>
          <w:numId w:val="32"/>
        </w:numPr>
        <w:spacing w:line="360" w:lineRule="auto"/>
      </w:pPr>
      <w:bookmarkStart w:id="63" w:name="_Toc137898862"/>
      <w:bookmarkStart w:id="64" w:name="_Toc137899655"/>
      <w:bookmarkStart w:id="65" w:name="_Toc137900990"/>
      <w:bookmarkStart w:id="66" w:name="_Toc137903337"/>
      <w:bookmarkStart w:id="67" w:name="_Toc137904679"/>
      <w:bookmarkStart w:id="68" w:name="_Toc137904743"/>
      <w:bookmarkStart w:id="69" w:name="_Toc137905673"/>
      <w:bookmarkStart w:id="70" w:name="_Toc137905848"/>
      <w:bookmarkStart w:id="71" w:name="_Toc138241433"/>
      <w:r>
        <w:t xml:space="preserve">Código de </w:t>
      </w:r>
      <w:r w:rsidR="00E43B84">
        <w:t>B</w:t>
      </w:r>
      <w:r>
        <w:t>arras</w:t>
      </w:r>
      <w:bookmarkEnd w:id="63"/>
      <w:bookmarkEnd w:id="64"/>
      <w:bookmarkEnd w:id="65"/>
      <w:bookmarkEnd w:id="66"/>
      <w:bookmarkEnd w:id="67"/>
      <w:bookmarkEnd w:id="68"/>
      <w:bookmarkEnd w:id="69"/>
      <w:bookmarkEnd w:id="70"/>
      <w:bookmarkEnd w:id="71"/>
      <w:r w:rsidR="00210EA0">
        <w:t xml:space="preserve"> </w:t>
      </w:r>
    </w:p>
    <w:p w14:paraId="3F611B4A" w14:textId="353DA719" w:rsidR="00AD34E1" w:rsidRDefault="00AD34E1" w:rsidP="0046272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códigos de barras é necessário agregar as informações para escolh</w:t>
      </w:r>
      <w:r w:rsidR="008F7DFE">
        <w:t>er</w:t>
      </w:r>
      <w:r>
        <w:t xml:space="preserve"> </w:t>
      </w:r>
      <w:r w:rsidR="008F7DFE">
        <w:t>os</w:t>
      </w:r>
      <w:r>
        <w:t xml:space="preserve"> </w:t>
      </w:r>
      <w:r w:rsidR="007E31AB">
        <w:t>ideais</w:t>
      </w:r>
      <w:r>
        <w:t>.</w:t>
      </w:r>
    </w:p>
    <w:p w14:paraId="79252AAB" w14:textId="74044F65" w:rsidR="00B77B9F" w:rsidRDefault="00AD34E1" w:rsidP="00A07503">
      <w:pPr>
        <w:spacing w:line="360" w:lineRule="auto"/>
        <w:ind w:firstLine="360"/>
      </w:pPr>
      <w:r>
        <w:t>O c</w:t>
      </w:r>
      <w:r w:rsidR="00B77B9F" w:rsidRPr="00B77B9F">
        <w:t>ódigo de barras</w:t>
      </w:r>
      <w:r w:rsidR="007E31AB">
        <w:t xml:space="preserve"> permite </w:t>
      </w:r>
      <w:r w:rsidR="00FC5398">
        <w:t>codificar informação textual</w:t>
      </w:r>
      <w:r w:rsidR="00B77B9F" w:rsidRPr="00B77B9F">
        <w:t xml:space="preserve"> num estado visual</w:t>
      </w:r>
      <w:r w:rsidR="00FC5398">
        <w:t xml:space="preserve">. </w:t>
      </w:r>
      <w:r w:rsidR="00B77B9F" w:rsidRPr="00B77B9F">
        <w:t xml:space="preserve">Classifica-se em duas categorias, linear (1D) e 2D. </w:t>
      </w:r>
    </w:p>
    <w:p w14:paraId="21E2CE65" w14:textId="21EAB5CE"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167BBA">
        <w:t xml:space="preserve">Tabela </w:t>
      </w:r>
      <w:r w:rsidR="00167BBA">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2AE184AC"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w:t>
      </w:r>
      <w:r w:rsidR="00FC5398">
        <w:t>necessário</w:t>
      </w:r>
      <w:r w:rsidR="00C70F9D">
        <w:t xml:space="preserve"> para que todos os documentos tenham o mesmo </w:t>
      </w:r>
      <w:r w:rsidR="00F423DE">
        <w:t>c</w:t>
      </w:r>
      <w:r w:rsidR="00FC5398">
        <w:t>o</w:t>
      </w:r>
      <w:r w:rsidR="00F423DE">
        <w:t>mprimento</w:t>
      </w:r>
      <w:r w:rsidR="00C70F9D">
        <w:t xml:space="preserve"> do código de barras</w:t>
      </w:r>
      <w:r w:rsidRPr="00B77B9F">
        <w:t>;</w:t>
      </w:r>
    </w:p>
    <w:p w14:paraId="6FAB0182" w14:textId="1A234522" w:rsidR="00B77B9F" w:rsidRPr="00B77B9F" w:rsidRDefault="00B77B9F">
      <w:pPr>
        <w:numPr>
          <w:ilvl w:val="0"/>
          <w:numId w:val="9"/>
        </w:numPr>
        <w:spacing w:line="360" w:lineRule="auto"/>
        <w:contextualSpacing/>
      </w:pPr>
      <w:r w:rsidRPr="00B77B9F">
        <w:t>Uso</w:t>
      </w:r>
      <w:r w:rsidR="00F423DE">
        <w:t>: verificar onde se utiliza, para ver</w:t>
      </w:r>
      <w:r w:rsidR="00FC5398">
        <w:t xml:space="preserve">ificar se faz sentido utilizar na dissertação </w:t>
      </w:r>
      <w:r w:rsidRPr="00B77B9F">
        <w:t>;</w:t>
      </w:r>
    </w:p>
    <w:p w14:paraId="70D42C3F" w14:textId="561FDACE" w:rsidR="00B77B9F" w:rsidRPr="00B77B9F" w:rsidRDefault="00B77B9F" w:rsidP="00A07503">
      <w:pPr>
        <w:spacing w:line="360" w:lineRule="auto"/>
        <w:ind w:firstLine="360"/>
      </w:pPr>
      <w:r w:rsidRPr="00B77B9F">
        <w:t>Em alguns códigos de barras existe um espaço reservado que não se pode alterar</w:t>
      </w:r>
      <w:r w:rsidR="00FC5398">
        <w:t>,</w:t>
      </w:r>
      <w:r w:rsidRPr="00B77B9F">
        <w:t xml:space="preserve">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553ED368" w14:textId="238ADF47" w:rsidR="004C14B6" w:rsidRDefault="00B77B9F" w:rsidP="00FF35BD">
      <w:pPr>
        <w:numPr>
          <w:ilvl w:val="0"/>
          <w:numId w:val="10"/>
        </w:numPr>
        <w:spacing w:line="360" w:lineRule="auto"/>
        <w:contextualSpacing/>
      </w:pPr>
      <w:r w:rsidRPr="00B77B9F">
        <w:t xml:space="preserve">Smartphone (iOS ou android) com uma aplicação que permita a leitura. </w:t>
      </w:r>
    </w:p>
    <w:p w14:paraId="6641254E" w14:textId="4D103D0B" w:rsidR="004C14B6" w:rsidRDefault="004F4B0E" w:rsidP="00462721">
      <w:pPr>
        <w:pStyle w:val="head3"/>
        <w:spacing w:line="360" w:lineRule="auto"/>
      </w:pPr>
      <w:bookmarkStart w:id="72" w:name="_Toc137898863"/>
      <w:bookmarkStart w:id="73" w:name="_Toc137899656"/>
      <w:bookmarkStart w:id="74" w:name="_Toc137904680"/>
      <w:bookmarkStart w:id="75" w:name="_Toc137904744"/>
      <w:bookmarkStart w:id="76" w:name="_Toc137905674"/>
      <w:bookmarkStart w:id="77" w:name="_Toc137905849"/>
      <w:bookmarkStart w:id="78" w:name="_Toc138241434"/>
      <w:r>
        <w:t>2.1.1</w:t>
      </w:r>
      <w:r>
        <w:tab/>
      </w:r>
      <w:r w:rsidR="004C14B6" w:rsidRPr="004C14B6">
        <w:t xml:space="preserve">Análise </w:t>
      </w:r>
      <w:r w:rsidR="00992716">
        <w:t xml:space="preserve">de </w:t>
      </w:r>
      <w:r w:rsidR="00E43B84">
        <w:t>C</w:t>
      </w:r>
      <w:r w:rsidR="004C14B6" w:rsidRPr="004C14B6">
        <w:t xml:space="preserve">ódigo de </w:t>
      </w:r>
      <w:r w:rsidR="00E43B84">
        <w:t>B</w:t>
      </w:r>
      <w:r w:rsidR="004C14B6" w:rsidRPr="004C14B6">
        <w:t>arras</w:t>
      </w:r>
      <w:bookmarkEnd w:id="72"/>
      <w:bookmarkEnd w:id="73"/>
      <w:bookmarkEnd w:id="74"/>
      <w:bookmarkEnd w:id="75"/>
      <w:bookmarkEnd w:id="76"/>
      <w:bookmarkEnd w:id="77"/>
      <w:bookmarkEnd w:id="78"/>
    </w:p>
    <w:bookmarkEnd w:id="62"/>
    <w:p w14:paraId="0935CB6B" w14:textId="1571EA33" w:rsidR="00D803F7" w:rsidRDefault="00F423DE" w:rsidP="00462721">
      <w:pPr>
        <w:spacing w:line="360" w:lineRule="auto"/>
        <w:ind w:firstLine="360"/>
      </w:pPr>
      <w:r>
        <w:t xml:space="preserve">Através da análise da </w:t>
      </w:r>
      <w:r>
        <w:fldChar w:fldCharType="begin"/>
      </w:r>
      <w:r>
        <w:instrText xml:space="preserve"> REF _Ref136431708 \h </w:instrText>
      </w:r>
      <w:r w:rsidR="00462721">
        <w:instrText xml:space="preserve"> \* MERGEFORMAT </w:instrText>
      </w:r>
      <w:r>
        <w:fldChar w:fldCharType="separate"/>
      </w:r>
      <w:r w:rsidR="00167BBA">
        <w:t xml:space="preserve">Tabela </w:t>
      </w:r>
      <w:r w:rsidR="00167BBA">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w:t>
      </w:r>
      <w:r w:rsidR="00FC5398">
        <w:t>, pelo que pode influenciar na leitura do mesmo em relação ao texto do documen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167BBA">
        <w:t xml:space="preserve">Tabela </w:t>
      </w:r>
      <w:r w:rsidR="00167BBA">
        <w:rPr>
          <w:noProof/>
        </w:rPr>
        <w:t>2</w:t>
      </w:r>
      <w:r w:rsidR="008467BC">
        <w:fldChar w:fldCharType="end"/>
      </w:r>
      <w:r w:rsidR="00D803F7">
        <w:t xml:space="preserve">, </w:t>
      </w:r>
      <w:r w:rsidR="00FC5398">
        <w:t>comparando os códigos de barras</w:t>
      </w:r>
      <w:r w:rsidR="00D803F7">
        <w:t>,</w:t>
      </w:r>
      <w:r w:rsidR="00FC5398">
        <w:t xml:space="preserve"> para</w:t>
      </w:r>
      <w:r w:rsidR="00D803F7">
        <w:t xml:space="preserve"> escolh</w:t>
      </w:r>
      <w:r w:rsidR="00FC5398">
        <w:t xml:space="preserve">er </w:t>
      </w:r>
      <w:r w:rsidR="00D803F7">
        <w:t>o ideal</w:t>
      </w:r>
      <w:r w:rsidR="00B77B9F">
        <w:t xml:space="preserve">. </w:t>
      </w:r>
    </w:p>
    <w:p w14:paraId="4C443A3B" w14:textId="6BD0D4D2"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 xml:space="preserve">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w:t>
      </w:r>
      <w:r w:rsidR="00FC5398">
        <w:t>que este iria</w:t>
      </w:r>
      <w:r>
        <w:t xml:space="preserve"> ocupar no documento.</w:t>
      </w:r>
    </w:p>
    <w:p w14:paraId="1714BF56" w14:textId="77777777" w:rsidR="00D803F7" w:rsidRPr="004C14B6" w:rsidRDefault="00D803F7" w:rsidP="00D803F7">
      <w:pPr>
        <w:spacing w:line="360" w:lineRule="auto"/>
        <w:ind w:firstLine="360"/>
      </w:pPr>
    </w:p>
    <w:p w14:paraId="3E59DC40" w14:textId="2D16A7DE" w:rsidR="00E71B72" w:rsidRPr="00E71B72" w:rsidRDefault="004C14B6" w:rsidP="005508E6">
      <w:pPr>
        <w:pStyle w:val="Caption"/>
        <w:keepNext/>
        <w:jc w:val="center"/>
      </w:pPr>
      <w:bookmarkStart w:id="79" w:name="_Ref136431708"/>
      <w:bookmarkStart w:id="80" w:name="_Ref136508906"/>
      <w:bookmarkStart w:id="81" w:name="_Toc136953672"/>
      <w:r>
        <w:lastRenderedPageBreak/>
        <w:t xml:space="preserve">Tabela </w:t>
      </w:r>
      <w:r>
        <w:fldChar w:fldCharType="begin"/>
      </w:r>
      <w:r>
        <w:instrText xml:space="preserve"> SEQ Tabela \* ARABIC </w:instrText>
      </w:r>
      <w:r>
        <w:fldChar w:fldCharType="separate"/>
      </w:r>
      <w:r w:rsidR="00167BBA">
        <w:rPr>
          <w:noProof/>
        </w:rPr>
        <w:t>1</w:t>
      </w:r>
      <w:r>
        <w:fldChar w:fldCharType="end"/>
      </w:r>
      <w:bookmarkEnd w:id="79"/>
      <w:r>
        <w:t xml:space="preserve"> - </w:t>
      </w:r>
      <w:r w:rsidR="001730BC">
        <w:t>C</w:t>
      </w:r>
      <w:r w:rsidRPr="00756B0C">
        <w:t xml:space="preserve">ódigo de </w:t>
      </w:r>
      <w:r w:rsidR="001730BC">
        <w:t>B</w:t>
      </w:r>
      <w:r w:rsidRPr="00756B0C">
        <w:t xml:space="preserve">arras </w:t>
      </w:r>
      <w:r w:rsidR="001730BC">
        <w:t>L</w:t>
      </w:r>
      <w:r w:rsidRPr="00756B0C">
        <w:t>ineares</w:t>
      </w:r>
      <w:bookmarkEnd w:id="80"/>
      <w:bookmarkEnd w:id="81"/>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82"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53A248A6" w:rsidR="00992716" w:rsidRPr="005508E6" w:rsidRDefault="00FC5398" w:rsidP="00473621">
            <w:pPr>
              <w:widowControl w:val="0"/>
              <w:autoSpaceDE w:val="0"/>
              <w:autoSpaceDN w:val="0"/>
              <w:jc w:val="center"/>
              <w:rPr>
                <w:rFonts w:eastAsia="Calibri"/>
              </w:rPr>
            </w:pPr>
            <w:r>
              <w:rPr>
                <w:rFonts w:eastAsia="Calibri"/>
              </w:rPr>
              <w:t>Biblioteca</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13C9E3A5" w:rsidR="00992716" w:rsidRPr="005508E6" w:rsidRDefault="00FC5398" w:rsidP="00473621">
            <w:pPr>
              <w:widowControl w:val="0"/>
              <w:autoSpaceDE w:val="0"/>
              <w:autoSpaceDN w:val="0"/>
              <w:jc w:val="center"/>
              <w:rPr>
                <w:rFonts w:eastAsia="Calibri"/>
              </w:rPr>
            </w:pPr>
            <w:r>
              <w:rPr>
                <w:rFonts w:eastAsia="Calibri"/>
              </w:rPr>
              <w:t>Biblioteca</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82"/>
    </w:tbl>
    <w:p w14:paraId="05EA0646" w14:textId="77777777" w:rsidR="004C14B6" w:rsidRDefault="004C14B6" w:rsidP="004C14B6"/>
    <w:p w14:paraId="03AB295A" w14:textId="1C732B2E" w:rsidR="00C43583" w:rsidRPr="005508E6" w:rsidRDefault="00C43583" w:rsidP="005508E6"/>
    <w:p w14:paraId="4B4740AA" w14:textId="31F49F78" w:rsidR="004C14B6" w:rsidRDefault="004C14B6" w:rsidP="004C14B6">
      <w:pPr>
        <w:pStyle w:val="Caption"/>
        <w:keepNext/>
        <w:jc w:val="center"/>
      </w:pPr>
      <w:bookmarkStart w:id="83" w:name="_Ref136431842"/>
      <w:bookmarkStart w:id="84" w:name="_Toc136953673"/>
      <w:r>
        <w:t xml:space="preserve">Tabela </w:t>
      </w:r>
      <w:r>
        <w:fldChar w:fldCharType="begin"/>
      </w:r>
      <w:r>
        <w:instrText xml:space="preserve"> SEQ Tabela \* ARABIC </w:instrText>
      </w:r>
      <w:r>
        <w:fldChar w:fldCharType="separate"/>
      </w:r>
      <w:r w:rsidR="00167BBA">
        <w:rPr>
          <w:noProof/>
        </w:rPr>
        <w:t>2</w:t>
      </w:r>
      <w:r>
        <w:fldChar w:fldCharType="end"/>
      </w:r>
      <w:bookmarkEnd w:id="83"/>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84"/>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85"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85"/>
    </w:tbl>
    <w:p w14:paraId="7FDED356" w14:textId="77777777" w:rsidR="000D70B8" w:rsidRDefault="000D70B8" w:rsidP="004C14B6"/>
    <w:p w14:paraId="1F860CE2" w14:textId="7767737D" w:rsidR="008F7DFE" w:rsidRPr="000759D2" w:rsidRDefault="004F4B0E" w:rsidP="00462721">
      <w:pPr>
        <w:pStyle w:val="head4"/>
        <w:spacing w:line="360" w:lineRule="auto"/>
      </w:pPr>
      <w:bookmarkStart w:id="86" w:name="_Toc137898864"/>
      <w:bookmarkStart w:id="87" w:name="_Toc137899657"/>
      <w:bookmarkStart w:id="88" w:name="_Toc137904681"/>
      <w:bookmarkStart w:id="89" w:name="_Toc137904745"/>
      <w:bookmarkStart w:id="90" w:name="_Toc137905675"/>
      <w:bookmarkStart w:id="91" w:name="_Toc137905850"/>
      <w:bookmarkStart w:id="92" w:name="_Hlk106724770"/>
      <w:r w:rsidRPr="004F4B0E">
        <w:rPr>
          <w:rFonts w:eastAsia="Arial MT"/>
        </w:rPr>
        <w:t>2.1.</w:t>
      </w:r>
      <w:r w:rsidR="000759D2">
        <w:rPr>
          <w:rFonts w:eastAsia="Arial MT"/>
        </w:rPr>
        <w:t>1.1</w:t>
      </w:r>
      <w:r w:rsidR="000759D2">
        <w:rPr>
          <w:rFonts w:eastAsia="Arial MT"/>
        </w:rPr>
        <w:tab/>
      </w:r>
      <w:r w:rsidR="005B6A6F" w:rsidRPr="004F4B0E">
        <w:rPr>
          <w:rFonts w:eastAsia="Arial MT"/>
        </w:rPr>
        <w:t>QR Cod</w:t>
      </w:r>
      <w:r w:rsidR="005A1E4C" w:rsidRPr="004F4B0E">
        <w:rPr>
          <w:rFonts w:eastAsia="Arial MT"/>
        </w:rPr>
        <w:t>e</w:t>
      </w:r>
      <w:bookmarkEnd w:id="86"/>
      <w:bookmarkEnd w:id="87"/>
      <w:bookmarkEnd w:id="88"/>
      <w:bookmarkEnd w:id="89"/>
      <w:bookmarkEnd w:id="90"/>
      <w:bookmarkEnd w:id="91"/>
    </w:p>
    <w:p w14:paraId="3532BE99" w14:textId="66C0C079" w:rsidR="008F7DFE" w:rsidRPr="008F7DFE" w:rsidRDefault="008F7DFE" w:rsidP="00462721">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w:t>
      </w:r>
      <w:r w:rsidR="00DF16DA">
        <w:rPr>
          <w:rFonts w:eastAsia="Arial MT"/>
          <w:lang w:eastAsia="en-US"/>
        </w:rPr>
        <w:t>é</w:t>
      </w:r>
      <w:r w:rsidR="005A1E4C">
        <w:rPr>
          <w:rFonts w:eastAsia="Arial MT"/>
          <w:lang w:eastAsia="en-US"/>
        </w:rPr>
        <w:t>m pontos de referência como por exemplo os quadrados de deteção de posição. O surgimento desta secção adveio da explicação do funcionamento do QR Code para a sua utilização.</w:t>
      </w:r>
    </w:p>
    <w:p w14:paraId="3CE88763" w14:textId="3DB19BBA" w:rsidR="005B6A6F" w:rsidRDefault="005A1E4C" w:rsidP="005B6A6F">
      <w:pPr>
        <w:spacing w:line="360" w:lineRule="auto"/>
        <w:ind w:firstLine="720"/>
        <w:rPr>
          <w:rFonts w:eastAsia="Arial MT"/>
          <w:lang w:eastAsia="en-US"/>
        </w:rPr>
      </w:pPr>
      <w:r>
        <w:rPr>
          <w:rFonts w:eastAsia="Arial MT"/>
          <w:lang w:eastAsia="en-US"/>
        </w:rPr>
        <w:lastRenderedPageBreak/>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167BBA">
        <w:t xml:space="preserve">Figura </w:t>
      </w:r>
      <w:r w:rsidR="00167BBA">
        <w:rPr>
          <w:noProof/>
        </w:rPr>
        <w:t>1</w:t>
      </w:r>
      <w:r w:rsidR="005B6A6F">
        <w:rPr>
          <w:rFonts w:eastAsia="Arial MT"/>
          <w:lang w:eastAsia="en-US"/>
        </w:rPr>
        <w:fldChar w:fldCharType="end"/>
      </w:r>
      <w:r w:rsidR="005B6A6F">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7CC59152"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37474BFF"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6080F536"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7E350B4D"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167BBA">
        <w:t xml:space="preserve">Figura </w:t>
      </w:r>
      <w:r w:rsidR="00167BBA">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5C085009"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167BBA">
        <w:t xml:space="preserve">Tabela </w:t>
      </w:r>
      <w:r w:rsidR="00167BBA">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93"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247E995B" w:rsidR="005B6A6F" w:rsidRDefault="005B6A6F" w:rsidP="005B6A6F">
      <w:pPr>
        <w:pStyle w:val="Caption"/>
        <w:jc w:val="center"/>
      </w:pPr>
      <w:bookmarkStart w:id="94" w:name="_Ref136434851"/>
      <w:bookmarkStart w:id="95" w:name="_Toc138241470"/>
      <w:r>
        <w:t xml:space="preserve">Figura </w:t>
      </w:r>
      <w:r>
        <w:fldChar w:fldCharType="begin"/>
      </w:r>
      <w:r>
        <w:instrText xml:space="preserve"> SEQ Figura \* ARABIC </w:instrText>
      </w:r>
      <w:r>
        <w:fldChar w:fldCharType="separate"/>
      </w:r>
      <w:r w:rsidR="00167BBA">
        <w:rPr>
          <w:noProof/>
        </w:rPr>
        <w:t>1</w:t>
      </w:r>
      <w:r>
        <w:fldChar w:fldCharType="end"/>
      </w:r>
      <w:bookmarkEnd w:id="94"/>
      <w:r>
        <w:t xml:space="preserve"> - Exemplo QR Code</w:t>
      </w:r>
      <w:bookmarkEnd w:id="95"/>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4401DFE2" w:rsidR="005B6A6F" w:rsidRDefault="005B6A6F" w:rsidP="005B6A6F">
      <w:pPr>
        <w:pStyle w:val="Caption"/>
        <w:jc w:val="center"/>
      </w:pPr>
      <w:bookmarkStart w:id="96" w:name="_Ref136434896"/>
      <w:bookmarkStart w:id="97" w:name="_Toc138241471"/>
      <w:r>
        <w:t xml:space="preserve">Figura </w:t>
      </w:r>
      <w:r>
        <w:fldChar w:fldCharType="begin"/>
      </w:r>
      <w:r>
        <w:instrText xml:space="preserve"> SEQ Figura \* ARABIC </w:instrText>
      </w:r>
      <w:r>
        <w:fldChar w:fldCharType="separate"/>
      </w:r>
      <w:r w:rsidR="00167BBA">
        <w:rPr>
          <w:noProof/>
        </w:rPr>
        <w:t>2</w:t>
      </w:r>
      <w:r>
        <w:fldChar w:fldCharType="end"/>
      </w:r>
      <w:bookmarkEnd w:id="96"/>
      <w:r>
        <w:t xml:space="preserve"> - </w:t>
      </w:r>
      <w:r w:rsidRPr="005111B7">
        <w:t xml:space="preserve">Estrutura </w:t>
      </w:r>
      <w:r>
        <w:t>QR Code</w:t>
      </w:r>
      <w:bookmarkEnd w:id="97"/>
    </w:p>
    <w:p w14:paraId="3072C186" w14:textId="77777777" w:rsidR="005B6A6F" w:rsidRPr="00955EC4" w:rsidRDefault="005B6A6F" w:rsidP="005B6A6F">
      <w:pPr>
        <w:rPr>
          <w:lang w:eastAsia="en-US"/>
        </w:rPr>
      </w:pPr>
    </w:p>
    <w:p w14:paraId="3D770CA5" w14:textId="562DBDC4" w:rsidR="005B6A6F" w:rsidRDefault="005B6A6F" w:rsidP="005B6A6F">
      <w:pPr>
        <w:pStyle w:val="Caption"/>
        <w:keepNext/>
        <w:jc w:val="center"/>
      </w:pPr>
      <w:bookmarkStart w:id="98" w:name="_Ref136434973"/>
      <w:bookmarkStart w:id="99" w:name="_Toc136953674"/>
      <w:r>
        <w:t xml:space="preserve">Tabela </w:t>
      </w:r>
      <w:r>
        <w:fldChar w:fldCharType="begin"/>
      </w:r>
      <w:r>
        <w:instrText xml:space="preserve"> SEQ Tabela \* ARABIC </w:instrText>
      </w:r>
      <w:r>
        <w:fldChar w:fldCharType="separate"/>
      </w:r>
      <w:r w:rsidR="00167BBA">
        <w:rPr>
          <w:noProof/>
        </w:rPr>
        <w:t>3</w:t>
      </w:r>
      <w:r>
        <w:fldChar w:fldCharType="end"/>
      </w:r>
      <w:bookmarkEnd w:id="98"/>
      <w:r>
        <w:t xml:space="preserve"> - Classificação de Erros do QR Code</w:t>
      </w:r>
      <w:bookmarkEnd w:id="99"/>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93"/>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D455C75" w:rsidR="005B6A6F" w:rsidRPr="006920AB" w:rsidRDefault="005B6A6F" w:rsidP="00462721">
      <w:pPr>
        <w:pStyle w:val="head4"/>
        <w:spacing w:line="360" w:lineRule="auto"/>
        <w:rPr>
          <w:rFonts w:eastAsia="Arial MT"/>
        </w:rPr>
      </w:pPr>
      <w:bookmarkStart w:id="100" w:name="_Toc137898865"/>
      <w:bookmarkStart w:id="101" w:name="_Toc137899658"/>
      <w:bookmarkStart w:id="102" w:name="_Toc137904682"/>
      <w:bookmarkStart w:id="103" w:name="_Toc137904746"/>
      <w:bookmarkStart w:id="104" w:name="_Toc137905676"/>
      <w:bookmarkStart w:id="105" w:name="_Toc137905851"/>
      <w:bookmarkStart w:id="106" w:name="_Hlk125023488"/>
      <w:r>
        <w:rPr>
          <w:rFonts w:eastAsia="Arial MT"/>
        </w:rPr>
        <w:lastRenderedPageBreak/>
        <w:t>2.1.1.2</w:t>
      </w:r>
      <w:r>
        <w:rPr>
          <w:rFonts w:eastAsia="Arial MT"/>
        </w:rPr>
        <w:tab/>
        <w:t>Código de Barras 128</w:t>
      </w:r>
      <w:bookmarkEnd w:id="100"/>
      <w:bookmarkEnd w:id="101"/>
      <w:bookmarkEnd w:id="102"/>
      <w:bookmarkEnd w:id="103"/>
      <w:bookmarkEnd w:id="104"/>
      <w:bookmarkEnd w:id="105"/>
    </w:p>
    <w:p w14:paraId="1015A6A6" w14:textId="6DB78379" w:rsidR="005B6A6F" w:rsidRPr="006920AB" w:rsidRDefault="005B6A6F" w:rsidP="00462721">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sidR="00462721">
        <w:rPr>
          <w:rFonts w:eastAsia="Arial MT"/>
          <w:lang w:eastAsia="en-US"/>
        </w:rPr>
        <w:instrText xml:space="preserve"> \* MERGEFORMAT </w:instrText>
      </w:r>
      <w:r>
        <w:rPr>
          <w:rFonts w:eastAsia="Arial MT"/>
          <w:lang w:eastAsia="en-US"/>
        </w:rPr>
      </w:r>
      <w:r>
        <w:rPr>
          <w:rFonts w:eastAsia="Arial MT"/>
          <w:lang w:eastAsia="en-US"/>
        </w:rPr>
        <w:fldChar w:fldCharType="separate"/>
      </w:r>
      <w:r w:rsidR="00167BBA">
        <w:t xml:space="preserve">Figura </w:t>
      </w:r>
      <w:r w:rsidR="00167BBA">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w:t>
      </w:r>
      <w:r w:rsidR="00E4529A">
        <w:rPr>
          <w:rFonts w:eastAsia="Arial MT"/>
          <w:lang w:eastAsia="en-US"/>
        </w:rPr>
        <w:t xml:space="preserve"> da tabela ASCII</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5D3E6E53" w:rsidR="005B6A6F" w:rsidRDefault="005B6A6F" w:rsidP="005B6A6F">
      <w:pPr>
        <w:pStyle w:val="Caption"/>
        <w:jc w:val="center"/>
      </w:pPr>
      <w:bookmarkStart w:id="107" w:name="_Ref136434993"/>
      <w:bookmarkStart w:id="108" w:name="_Toc138241472"/>
      <w:r>
        <w:t xml:space="preserve">Figura </w:t>
      </w:r>
      <w:r>
        <w:fldChar w:fldCharType="begin"/>
      </w:r>
      <w:r>
        <w:instrText xml:space="preserve"> SEQ Figura \* ARABIC </w:instrText>
      </w:r>
      <w:r>
        <w:fldChar w:fldCharType="separate"/>
      </w:r>
      <w:r w:rsidR="00167BBA">
        <w:rPr>
          <w:noProof/>
        </w:rPr>
        <w:t>3</w:t>
      </w:r>
      <w:r>
        <w:fldChar w:fldCharType="end"/>
      </w:r>
      <w:bookmarkEnd w:id="107"/>
      <w:r>
        <w:t xml:space="preserve"> - Código de Barra 128</w:t>
      </w:r>
      <w:bookmarkEnd w:id="108"/>
    </w:p>
    <w:p w14:paraId="22B68B70" w14:textId="77777777" w:rsidR="005B6A6F" w:rsidRDefault="005B6A6F" w:rsidP="005B6A6F">
      <w:pPr>
        <w:rPr>
          <w:rFonts w:eastAsia="Arial MT"/>
          <w:lang w:eastAsia="en-US"/>
        </w:rPr>
      </w:pPr>
    </w:p>
    <w:bookmarkEnd w:id="106"/>
    <w:p w14:paraId="7A52BC2A" w14:textId="43417F31" w:rsidR="00D803F7" w:rsidRDefault="005B6A6F" w:rsidP="00E4529A">
      <w:pPr>
        <w:pStyle w:val="Caption"/>
      </w:pPr>
      <w:r>
        <w:br w:type="page"/>
      </w:r>
    </w:p>
    <w:p w14:paraId="2829104B" w14:textId="3339B505" w:rsidR="00EA7DE4" w:rsidRDefault="00D803F7" w:rsidP="00462721">
      <w:pPr>
        <w:pStyle w:val="Subtitle"/>
        <w:numPr>
          <w:ilvl w:val="1"/>
          <w:numId w:val="32"/>
        </w:numPr>
        <w:spacing w:line="360" w:lineRule="auto"/>
      </w:pPr>
      <w:r>
        <w:lastRenderedPageBreak/>
        <w:tab/>
      </w:r>
      <w:bookmarkStart w:id="109" w:name="_Toc137898866"/>
      <w:bookmarkStart w:id="110" w:name="_Toc137899659"/>
      <w:bookmarkStart w:id="111" w:name="_Toc137900991"/>
      <w:bookmarkStart w:id="112" w:name="_Toc137903338"/>
      <w:bookmarkStart w:id="113" w:name="_Toc137904683"/>
      <w:bookmarkStart w:id="114" w:name="_Toc137904747"/>
      <w:bookmarkStart w:id="115" w:name="_Toc137905677"/>
      <w:bookmarkStart w:id="116" w:name="_Toc137905852"/>
      <w:bookmarkStart w:id="117" w:name="_Toc138241435"/>
      <w:r>
        <w:t>Processo de criação da metainformação</w:t>
      </w:r>
      <w:bookmarkEnd w:id="109"/>
      <w:bookmarkEnd w:id="110"/>
      <w:bookmarkEnd w:id="111"/>
      <w:bookmarkEnd w:id="112"/>
      <w:bookmarkEnd w:id="113"/>
      <w:bookmarkEnd w:id="114"/>
      <w:bookmarkEnd w:id="115"/>
      <w:bookmarkEnd w:id="116"/>
      <w:bookmarkEnd w:id="117"/>
    </w:p>
    <w:p w14:paraId="7CF76C3B" w14:textId="55356741" w:rsidR="00D803F7" w:rsidRDefault="003E017E" w:rsidP="00462721">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xml:space="preserve">.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w:t>
      </w:r>
      <w:r w:rsidR="00FD0850" w:rsidRPr="00C65EBF">
        <w:rPr>
          <w:i/>
          <w:iCs/>
        </w:rPr>
        <w:t>1/n</w:t>
      </w:r>
      <w:r w:rsidR="00FD0850">
        <w:t xml:space="preserve">, onde </w:t>
      </w:r>
      <w:r w:rsidR="00C65EBF" w:rsidRPr="00C65EBF">
        <w:rPr>
          <w:i/>
          <w:iCs/>
        </w:rPr>
        <w:t>n</w:t>
      </w:r>
      <w:r w:rsidR="00C65EBF">
        <w:t xml:space="preserve"> </w:t>
      </w:r>
      <w:r w:rsidR="00FD0850">
        <w:t>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08212CC5" w:rsidR="00E32F76" w:rsidRDefault="00DB63F6" w:rsidP="00462721">
      <w:pPr>
        <w:pStyle w:val="head3"/>
        <w:spacing w:line="360" w:lineRule="auto"/>
      </w:pPr>
      <w:bookmarkStart w:id="118" w:name="_Toc137898867"/>
      <w:bookmarkStart w:id="119" w:name="_Toc137899660"/>
      <w:bookmarkStart w:id="120" w:name="_Toc137904684"/>
      <w:bookmarkStart w:id="121" w:name="_Toc137904748"/>
      <w:bookmarkStart w:id="122" w:name="_Toc137905678"/>
      <w:bookmarkStart w:id="123" w:name="_Toc137905853"/>
      <w:bookmarkStart w:id="124" w:name="_Toc138241436"/>
      <w:r>
        <w:t>2.2.1</w:t>
      </w:r>
      <w:r>
        <w:tab/>
      </w:r>
      <w:r w:rsidR="00E32F76">
        <w:t>Obtenção das letras e respetivas posições num documento PDF</w:t>
      </w:r>
      <w:bookmarkEnd w:id="118"/>
      <w:bookmarkEnd w:id="119"/>
      <w:bookmarkEnd w:id="120"/>
      <w:bookmarkEnd w:id="121"/>
      <w:bookmarkEnd w:id="122"/>
      <w:bookmarkEnd w:id="123"/>
      <w:bookmarkEnd w:id="124"/>
    </w:p>
    <w:p w14:paraId="6C4AC9C3" w14:textId="5E3FDAA8" w:rsidR="00E32F76" w:rsidRDefault="0079020A" w:rsidP="00462721">
      <w:pPr>
        <w:spacing w:line="360" w:lineRule="auto"/>
        <w:ind w:firstLine="360"/>
      </w:pPr>
      <w:r>
        <w:t xml:space="preserve">Num documento PDF com um conjunto de metainformação, consegue-se extrair ou procurar informação nesse documento, levando à possibilidade de extrair letras </w:t>
      </w:r>
      <w:r w:rsidR="00EF63B5">
        <w:t>e posiç</w:t>
      </w:r>
      <w:r w:rsidR="00FC5398">
        <w:t>ões (</w:t>
      </w:r>
      <w:r w:rsidR="00FC5398" w:rsidRPr="00FC5398">
        <w:rPr>
          <w:i/>
          <w:iCs/>
        </w:rPr>
        <w:t>x</w:t>
      </w:r>
      <w:r w:rsidR="00FC5398">
        <w:t xml:space="preserve">, </w:t>
      </w:r>
      <w:r w:rsidR="00FC5398" w:rsidRPr="00FC5398">
        <w:rPr>
          <w:i/>
          <w:iCs/>
        </w:rPr>
        <w:t>y</w:t>
      </w:r>
      <w:r w:rsidR="00FC5398">
        <w:t>)</w:t>
      </w:r>
      <w:r w:rsidR="00EF63B5">
        <w:t xml:space="preserve"> </w:t>
      </w:r>
      <w:r>
        <w:t>do mesmo. Sendo que atravé</w:t>
      </w:r>
      <w:r w:rsidR="00293730">
        <w:t xml:space="preserve">s de ficheiros do tipo </w:t>
      </w:r>
      <w:r>
        <w:t xml:space="preserve">PDF não é possível a sua extração, levando à necessidade de criação ou utilização de código para a extração de texto e respetivas posições. </w:t>
      </w:r>
    </w:p>
    <w:p w14:paraId="21922F23" w14:textId="26A6CD04" w:rsidR="0017340F" w:rsidRDefault="0079020A" w:rsidP="00DB63F6">
      <w:pPr>
        <w:spacing w:line="360" w:lineRule="auto"/>
        <w:ind w:firstLine="360"/>
      </w:pPr>
      <w:r>
        <w:t xml:space="preserve">Um documento PDF de dimensão A4 tem as dimensões 595x842 </w:t>
      </w:r>
      <w:r w:rsidRPr="00D27E60">
        <w:rPr>
          <w:i/>
          <w:iCs/>
        </w:rPr>
        <w:t>points</w:t>
      </w:r>
      <w:r>
        <w:t xml:space="preserve">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w:t>
      </w:r>
      <w:r w:rsidR="00293730">
        <w:t>da</w:t>
      </w:r>
      <w:r w:rsidR="004830A8">
        <w:t>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167BBA">
        <w:t xml:space="preserve">Figura </w:t>
      </w:r>
      <w:r w:rsidR="00167BBA">
        <w:rPr>
          <w:noProof/>
        </w:rPr>
        <w:t>4</w:t>
      </w:r>
      <w:r w:rsidR="0017340F">
        <w:fldChar w:fldCharType="end"/>
      </w:r>
      <w:r w:rsidR="0017340F">
        <w:t>, onde a</w:t>
      </w:r>
      <w:r w:rsidR="00EF63B5">
        <w:t xml:space="preserve">s setas significam a adição dos </w:t>
      </w:r>
      <w:r w:rsidR="00EF63B5" w:rsidRPr="00D27E60">
        <w:rPr>
          <w:i/>
          <w:iCs/>
        </w:rPr>
        <w:t>points</w:t>
      </w:r>
      <w:r w:rsidR="00EF63B5">
        <w:t>. As letras ocupam espaço no documento, ou seja, nunca</w:t>
      </w:r>
      <w:r w:rsidR="00293730">
        <w:t xml:space="preserve"> </w:t>
      </w:r>
      <w:r w:rsidR="00EF63B5">
        <w:t xml:space="preserve">ocupam </w:t>
      </w:r>
      <w:r w:rsidR="00293730">
        <w:t xml:space="preserve">só </w:t>
      </w:r>
      <w:r w:rsidR="00EF63B5">
        <w:t xml:space="preserve">um </w:t>
      </w:r>
      <w:r w:rsidR="00EF63B5" w:rsidRPr="00293730">
        <w:rPr>
          <w:i/>
          <w:iCs/>
        </w:rPr>
        <w:t>point</w:t>
      </w:r>
      <w:r w:rsidR="00EF63B5">
        <w:t xml:space="preserve">, o que leva a criação de um intervalo por cada letra dividindo-se em começo e fim da </w:t>
      </w:r>
      <w:r w:rsidR="00D27E60">
        <w:t>letra</w:t>
      </w:r>
      <w:r w:rsidR="00EF63B5">
        <w:t>, onde estas se subdividem em x e y, perfazendo um intervalo de 4 valores.</w:t>
      </w: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1F8E65CA">
            <wp:extent cx="2188024" cy="2782672"/>
            <wp:effectExtent l="19050" t="19050" r="22225" b="1778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91654" cy="2787288"/>
                    </a:xfrm>
                    <a:prstGeom prst="rect">
                      <a:avLst/>
                    </a:prstGeom>
                    <a:noFill/>
                    <a:ln>
                      <a:solidFill>
                        <a:schemeClr val="tx1"/>
                      </a:solidFill>
                    </a:ln>
                  </pic:spPr>
                </pic:pic>
              </a:graphicData>
            </a:graphic>
          </wp:inline>
        </w:drawing>
      </w:r>
    </w:p>
    <w:p w14:paraId="7F660A6B" w14:textId="0A50F9B3" w:rsidR="009E040B" w:rsidRDefault="0017340F" w:rsidP="00FD0850">
      <w:pPr>
        <w:pStyle w:val="Caption"/>
        <w:jc w:val="center"/>
      </w:pPr>
      <w:bookmarkStart w:id="125" w:name="_Ref136911744"/>
      <w:bookmarkStart w:id="126" w:name="_Toc138241473"/>
      <w:r>
        <w:t xml:space="preserve">Figura </w:t>
      </w:r>
      <w:r>
        <w:fldChar w:fldCharType="begin"/>
      </w:r>
      <w:r>
        <w:instrText xml:space="preserve"> SEQ Figura \* ARABIC </w:instrText>
      </w:r>
      <w:r>
        <w:fldChar w:fldCharType="separate"/>
      </w:r>
      <w:r w:rsidR="00167BBA">
        <w:rPr>
          <w:noProof/>
        </w:rPr>
        <w:t>4</w:t>
      </w:r>
      <w:r>
        <w:fldChar w:fldCharType="end"/>
      </w:r>
      <w:bookmarkEnd w:id="125"/>
      <w:r>
        <w:t xml:space="preserve"> - Dimensões PDF</w:t>
      </w:r>
      <w:bookmarkEnd w:id="126"/>
    </w:p>
    <w:p w14:paraId="593E6959" w14:textId="3A6BCDD9" w:rsidR="00373F87" w:rsidRDefault="009E040B" w:rsidP="00462721">
      <w:pPr>
        <w:pStyle w:val="Heading1"/>
        <w:numPr>
          <w:ilvl w:val="0"/>
          <w:numId w:val="32"/>
        </w:numPr>
        <w:spacing w:line="360" w:lineRule="auto"/>
      </w:pPr>
      <w:bookmarkStart w:id="127" w:name="_Toc137898868"/>
      <w:bookmarkStart w:id="128" w:name="_Toc137899661"/>
      <w:bookmarkStart w:id="129" w:name="_Toc137900992"/>
      <w:bookmarkStart w:id="130" w:name="_Toc137903339"/>
      <w:bookmarkStart w:id="131" w:name="_Toc137904685"/>
      <w:bookmarkStart w:id="132" w:name="_Toc137904749"/>
      <w:bookmarkStart w:id="133" w:name="_Toc137905679"/>
      <w:bookmarkStart w:id="134" w:name="_Toc137905854"/>
      <w:bookmarkStart w:id="135" w:name="_Toc138241437"/>
      <w:r>
        <w:lastRenderedPageBreak/>
        <w:t>Trabalhos Relacionados</w:t>
      </w:r>
      <w:bookmarkEnd w:id="127"/>
      <w:bookmarkEnd w:id="128"/>
      <w:bookmarkEnd w:id="129"/>
      <w:bookmarkEnd w:id="130"/>
      <w:bookmarkEnd w:id="131"/>
      <w:bookmarkEnd w:id="132"/>
      <w:bookmarkEnd w:id="133"/>
      <w:bookmarkEnd w:id="134"/>
      <w:bookmarkEnd w:id="135"/>
    </w:p>
    <w:p w14:paraId="5EDA6F31" w14:textId="31CD2BD8" w:rsidR="009E040B" w:rsidRDefault="00E4529A" w:rsidP="00462721">
      <w:pPr>
        <w:spacing w:line="360" w:lineRule="auto"/>
        <w:ind w:firstLine="360"/>
      </w:pPr>
      <w:r>
        <w:t>Neste capítulo</w:t>
      </w:r>
      <w:r w:rsidR="00F46578">
        <w:t xml:space="preserve">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462721">
      <w:pPr>
        <w:pStyle w:val="Subtitle"/>
        <w:numPr>
          <w:ilvl w:val="1"/>
          <w:numId w:val="32"/>
        </w:numPr>
        <w:spacing w:line="360" w:lineRule="auto"/>
      </w:pPr>
      <w:r>
        <w:tab/>
      </w:r>
      <w:bookmarkStart w:id="136" w:name="_Toc137898869"/>
      <w:bookmarkStart w:id="137" w:name="_Toc137899662"/>
      <w:bookmarkStart w:id="138" w:name="_Toc137900993"/>
      <w:bookmarkStart w:id="139" w:name="_Toc137903340"/>
      <w:bookmarkStart w:id="140" w:name="_Toc137904686"/>
      <w:bookmarkStart w:id="141" w:name="_Toc137904750"/>
      <w:bookmarkStart w:id="142" w:name="_Toc137905680"/>
      <w:bookmarkStart w:id="143" w:name="_Toc137905855"/>
      <w:bookmarkStart w:id="144" w:name="_Toc138241438"/>
      <w:r>
        <w:t>Marca de Água</w:t>
      </w:r>
      <w:bookmarkEnd w:id="136"/>
      <w:bookmarkEnd w:id="137"/>
      <w:bookmarkEnd w:id="138"/>
      <w:bookmarkEnd w:id="139"/>
      <w:bookmarkEnd w:id="140"/>
      <w:bookmarkEnd w:id="141"/>
      <w:bookmarkEnd w:id="142"/>
      <w:bookmarkEnd w:id="143"/>
      <w:bookmarkEnd w:id="144"/>
    </w:p>
    <w:p w14:paraId="506FC471" w14:textId="26BC353E" w:rsidR="00F46578" w:rsidRDefault="00F46578" w:rsidP="00462721">
      <w:pPr>
        <w:spacing w:line="360" w:lineRule="auto"/>
        <w:ind w:firstLine="360"/>
      </w:pPr>
      <w:r>
        <w:t>A marca de água é um método que permite dificultar</w:t>
      </w:r>
      <w:r w:rsidR="00293730">
        <w:t xml:space="preserve"> a integridade, nomeadamente</w:t>
      </w:r>
      <w:r>
        <w:t xml:space="preserve"> a alteração do conteúdo de matérias classificad</w:t>
      </w:r>
      <w:r w:rsidR="00293730">
        <w:t>a</w:t>
      </w:r>
      <w:r>
        <w:t xml:space="preserve">s criando métodos </w:t>
      </w:r>
      <w:r w:rsidR="00293730">
        <w:t>para garantir</w:t>
      </w:r>
      <w:r>
        <w:t xml:space="preserve"> a segurança das mesmas,</w:t>
      </w:r>
      <w:r w:rsidR="00293730">
        <w:t xml:space="preserve"> que</w:t>
      </w:r>
      <w:r>
        <w:t xml:space="preserve"> se</w:t>
      </w:r>
      <w:r w:rsidR="00293730">
        <w:t xml:space="preserve"> classificam</w:t>
      </w:r>
      <w:r>
        <w:t xml:space="preserve"> em visíveis </w:t>
      </w:r>
      <w:r w:rsidR="00293730">
        <w:t>ou</w:t>
      </w:r>
      <w:r>
        <w:t xml:space="preserve"> invisíveis. </w:t>
      </w:r>
      <w:r w:rsidR="00293730">
        <w:t>A</w:t>
      </w:r>
      <w:r w:rsidR="004D2AFC">
        <w:t>s visíveis contêm métodos capazes de verificar a informação das matérias classifica</w:t>
      </w:r>
      <w:r w:rsidR="00293730">
        <w:t xml:space="preserve">das </w:t>
      </w:r>
      <w:r w:rsidR="004D2AFC">
        <w:t>de</w:t>
      </w:r>
      <w:r w:rsidR="00293730">
        <w:t xml:space="preserve"> </w:t>
      </w:r>
      <w:r w:rsidR="004D2AFC">
        <w:t>forma implícita</w:t>
      </w:r>
      <w:r w:rsidR="00293730">
        <w:t xml:space="preserve">, </w:t>
      </w:r>
      <w:r w:rsidR="002F6297">
        <w:t>por outro lado</w:t>
      </w:r>
      <w:r w:rsidR="00293730">
        <w:t xml:space="preserve"> </w:t>
      </w:r>
      <w:r w:rsidR="004D2AFC">
        <w:t xml:space="preserve">as invisíveis constituem métodos a olho nu que garantem que </w:t>
      </w:r>
      <w:r w:rsidR="00293730">
        <w:t>as marcas de água</w:t>
      </w:r>
      <w:r w:rsidR="004D2AFC">
        <w:t xml:space="preserve"> não se alter</w:t>
      </w:r>
      <w:r w:rsidR="00293730">
        <w:t>a</w:t>
      </w:r>
      <w:r w:rsidR="004D2AFC">
        <w:t>m.</w:t>
      </w:r>
    </w:p>
    <w:p w14:paraId="54E73DEF" w14:textId="77777777" w:rsidR="00F46578" w:rsidRPr="009E040B" w:rsidRDefault="00F46578" w:rsidP="00F46578">
      <w:pPr>
        <w:ind w:left="360"/>
      </w:pPr>
    </w:p>
    <w:p w14:paraId="1EE60F68" w14:textId="0E687BCD" w:rsidR="009E040B" w:rsidRPr="009E040B" w:rsidRDefault="009E040B" w:rsidP="00C01DA2">
      <w:pPr>
        <w:pStyle w:val="Subtitle"/>
        <w:numPr>
          <w:ilvl w:val="1"/>
          <w:numId w:val="32"/>
        </w:numPr>
        <w:jc w:val="both"/>
      </w:pPr>
      <w:r>
        <w:tab/>
      </w:r>
      <w:bookmarkStart w:id="145" w:name="_Toc137898870"/>
      <w:bookmarkStart w:id="146" w:name="_Toc137899663"/>
      <w:bookmarkStart w:id="147" w:name="_Toc137900994"/>
      <w:bookmarkStart w:id="148" w:name="_Toc137903341"/>
      <w:bookmarkStart w:id="149" w:name="_Toc137904687"/>
      <w:bookmarkStart w:id="150" w:name="_Toc137904751"/>
      <w:bookmarkStart w:id="151" w:name="_Toc137905681"/>
      <w:bookmarkStart w:id="152" w:name="_Toc137905856"/>
      <w:bookmarkStart w:id="153" w:name="_Toc138241439"/>
      <w:r>
        <w:t xml:space="preserve">Marcas de </w:t>
      </w:r>
      <w:r w:rsidR="004D2AFC">
        <w:t>Á</w:t>
      </w:r>
      <w:r>
        <w:t xml:space="preserve">gua </w:t>
      </w:r>
      <w:r w:rsidR="004D2AFC">
        <w:t>V</w:t>
      </w:r>
      <w:r>
        <w:t>isíveis</w:t>
      </w:r>
      <w:bookmarkEnd w:id="145"/>
      <w:bookmarkEnd w:id="146"/>
      <w:bookmarkEnd w:id="147"/>
      <w:bookmarkEnd w:id="148"/>
      <w:bookmarkEnd w:id="149"/>
      <w:bookmarkEnd w:id="150"/>
      <w:bookmarkEnd w:id="151"/>
      <w:bookmarkEnd w:id="152"/>
      <w:bookmarkEnd w:id="153"/>
    </w:p>
    <w:p w14:paraId="0812CB1E" w14:textId="0DC271EE" w:rsidR="00F40F44" w:rsidRPr="00F40F44" w:rsidRDefault="00DB63F6" w:rsidP="00462721">
      <w:pPr>
        <w:pStyle w:val="head3"/>
        <w:spacing w:line="360" w:lineRule="auto"/>
      </w:pPr>
      <w:bookmarkStart w:id="154" w:name="_Toc137898871"/>
      <w:bookmarkStart w:id="155" w:name="_Toc137899664"/>
      <w:bookmarkStart w:id="156" w:name="_Toc137904688"/>
      <w:bookmarkStart w:id="157" w:name="_Toc137904752"/>
      <w:bookmarkStart w:id="158" w:name="_Toc137905682"/>
      <w:bookmarkStart w:id="159" w:name="_Toc137905857"/>
      <w:bookmarkStart w:id="160" w:name="_Toc138241440"/>
      <w:r>
        <w:t>3.2.1</w:t>
      </w:r>
      <w:r>
        <w:tab/>
      </w:r>
      <w:r w:rsidR="006D5A41">
        <w:t xml:space="preserve">Substituição de </w:t>
      </w:r>
      <w:r w:rsidR="00E43B84">
        <w:t>P</w:t>
      </w:r>
      <w:r w:rsidR="006D5A41">
        <w:t>alavras</w:t>
      </w:r>
      <w:bookmarkEnd w:id="154"/>
      <w:bookmarkEnd w:id="155"/>
      <w:bookmarkEnd w:id="156"/>
      <w:bookmarkEnd w:id="157"/>
      <w:bookmarkEnd w:id="158"/>
      <w:bookmarkEnd w:id="159"/>
      <w:bookmarkEnd w:id="160"/>
    </w:p>
    <w:bookmarkEnd w:id="92"/>
    <w:p w14:paraId="6C7E5E9B" w14:textId="1929637B" w:rsidR="006D5A41" w:rsidRDefault="006D5A41" w:rsidP="0046272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C60F06E"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xml:space="preserve">, envolve </w:t>
      </w:r>
      <w:r w:rsidR="00293730">
        <w:t>a utilização</w:t>
      </w:r>
      <w:r>
        <w:t xml:space="preserve"> </w:t>
      </w:r>
      <w:r w:rsidR="00293730">
        <w:t>d</w:t>
      </w:r>
      <w:r>
        <w:t>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88198FF"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167BBA">
        <w:t xml:space="preserve">Equação </w:t>
      </w:r>
      <w:r w:rsidR="00167BBA">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167BBA">
        <w:t xml:space="preserve">Equação </w:t>
      </w:r>
      <w:r w:rsidR="00167BBA">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161" w:name="_Hlk106724830"/>
      <w:r w:rsidRPr="00084258">
        <w:rPr>
          <w:noProof/>
        </w:rPr>
        <w:lastRenderedPageBreak/>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59E53435" w:rsidR="00E877DD" w:rsidRDefault="00E074CE" w:rsidP="00E074CE">
      <w:pPr>
        <w:pStyle w:val="Caption"/>
        <w:jc w:val="center"/>
      </w:pPr>
      <w:bookmarkStart w:id="162" w:name="_Ref136434490"/>
      <w:bookmarkStart w:id="163" w:name="_Ref136441592"/>
      <w:r>
        <w:t xml:space="preserve">Equação </w:t>
      </w:r>
      <w:r>
        <w:fldChar w:fldCharType="begin"/>
      </w:r>
      <w:r>
        <w:instrText xml:space="preserve"> SEQ Equação \* ARABIC </w:instrText>
      </w:r>
      <w:r>
        <w:fldChar w:fldCharType="separate"/>
      </w:r>
      <w:r w:rsidR="00167BBA">
        <w:rPr>
          <w:noProof/>
        </w:rPr>
        <w:t>1</w:t>
      </w:r>
      <w:r>
        <w:fldChar w:fldCharType="end"/>
      </w:r>
      <w:bookmarkEnd w:id="162"/>
      <w:r>
        <w:t xml:space="preserve"> - Contagem de palavras</w:t>
      </w:r>
      <w:bookmarkEnd w:id="163"/>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3BDAD607" w:rsidR="00E16FA0" w:rsidRPr="00E16FA0" w:rsidRDefault="00E074CE" w:rsidP="004D2AFC">
      <w:pPr>
        <w:pStyle w:val="Caption"/>
        <w:jc w:val="center"/>
      </w:pPr>
      <w:bookmarkStart w:id="164" w:name="_Ref136434504"/>
      <w:r>
        <w:t xml:space="preserve">Equação </w:t>
      </w:r>
      <w:r>
        <w:fldChar w:fldCharType="begin"/>
      </w:r>
      <w:r>
        <w:instrText xml:space="preserve"> SEQ Equação \* ARABIC </w:instrText>
      </w:r>
      <w:r>
        <w:fldChar w:fldCharType="separate"/>
      </w:r>
      <w:r w:rsidR="00167BBA">
        <w:rPr>
          <w:noProof/>
        </w:rPr>
        <w:t>2</w:t>
      </w:r>
      <w:r>
        <w:fldChar w:fldCharType="end"/>
      </w:r>
      <w:bookmarkEnd w:id="164"/>
      <w:r>
        <w:t xml:space="preserve"> - Percentagem de ataque</w:t>
      </w:r>
      <w:bookmarkEnd w:id="161"/>
    </w:p>
    <w:p w14:paraId="20BF3CAC" w14:textId="14D28010" w:rsidR="00404609" w:rsidRDefault="00DB63F6" w:rsidP="00462721">
      <w:pPr>
        <w:pStyle w:val="head4"/>
        <w:spacing w:line="360" w:lineRule="auto"/>
      </w:pPr>
      <w:bookmarkStart w:id="165" w:name="_Toc137898872"/>
      <w:bookmarkStart w:id="166" w:name="_Toc137899665"/>
      <w:bookmarkStart w:id="167" w:name="_Toc137904689"/>
      <w:bookmarkStart w:id="168" w:name="_Toc137904753"/>
      <w:bookmarkStart w:id="169" w:name="_Toc137905683"/>
      <w:bookmarkStart w:id="170" w:name="_Toc137905858"/>
      <w:bookmarkStart w:id="171" w:name="_Hlk106725678"/>
      <w:r>
        <w:t>3.2.1.1</w:t>
      </w:r>
      <w:r>
        <w:tab/>
      </w:r>
      <w:r w:rsidR="00404609">
        <w:t>Exemplo</w:t>
      </w:r>
      <w:bookmarkEnd w:id="165"/>
      <w:bookmarkEnd w:id="166"/>
      <w:bookmarkEnd w:id="167"/>
      <w:bookmarkEnd w:id="168"/>
      <w:bookmarkEnd w:id="169"/>
      <w:bookmarkEnd w:id="170"/>
    </w:p>
    <w:p w14:paraId="7FD03FDA" w14:textId="61F4BDC9" w:rsidR="00E16FA0" w:rsidRDefault="00E16FA0" w:rsidP="00462721">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167BBA">
        <w:t xml:space="preserve">Figura </w:t>
      </w:r>
      <w:r w:rsidR="00167BBA">
        <w:rPr>
          <w:noProof/>
        </w:rPr>
        <w:t>5</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73DA5BE" w:rsidR="000F4B6D" w:rsidRDefault="00A67FF5" w:rsidP="00A67FF5">
      <w:pPr>
        <w:pStyle w:val="Caption"/>
        <w:jc w:val="center"/>
      </w:pPr>
      <w:bookmarkStart w:id="172" w:name="_Ref136434547"/>
      <w:bookmarkStart w:id="173" w:name="_Toc138241474"/>
      <w:r>
        <w:t xml:space="preserve">Figura </w:t>
      </w:r>
      <w:r>
        <w:fldChar w:fldCharType="begin"/>
      </w:r>
      <w:r>
        <w:instrText xml:space="preserve"> SEQ Figura \* ARABIC </w:instrText>
      </w:r>
      <w:r>
        <w:fldChar w:fldCharType="separate"/>
      </w:r>
      <w:r w:rsidR="00167BBA">
        <w:rPr>
          <w:noProof/>
        </w:rPr>
        <w:t>5</w:t>
      </w:r>
      <w:r>
        <w:fldChar w:fldCharType="end"/>
      </w:r>
      <w:bookmarkEnd w:id="172"/>
      <w:r>
        <w:t xml:space="preserve"> </w:t>
      </w:r>
      <w:r w:rsidR="000B00D1">
        <w:t>-</w:t>
      </w:r>
      <w:r>
        <w:t xml:space="preserve"> Exemplo </w:t>
      </w:r>
      <w:r w:rsidR="001730BC">
        <w:t xml:space="preserve">da Substituição de </w:t>
      </w:r>
      <w:r w:rsidR="00F058C7">
        <w:t>T</w:t>
      </w:r>
      <w:r w:rsidR="001730BC">
        <w:t>exto</w:t>
      </w:r>
      <w:bookmarkEnd w:id="173"/>
    </w:p>
    <w:p w14:paraId="35D2886C" w14:textId="77777777" w:rsidR="00E877DD" w:rsidRDefault="00E877DD" w:rsidP="00E877DD"/>
    <w:p w14:paraId="68C860D0" w14:textId="0E61EED9" w:rsidR="00854F69" w:rsidRDefault="00462721" w:rsidP="00462721">
      <w:pPr>
        <w:pStyle w:val="head4"/>
        <w:spacing w:line="360" w:lineRule="auto"/>
      </w:pPr>
      <w:bookmarkStart w:id="174" w:name="_Toc137898873"/>
      <w:bookmarkStart w:id="175" w:name="_Toc137899666"/>
      <w:bookmarkStart w:id="176" w:name="_Toc137900995"/>
      <w:bookmarkStart w:id="177" w:name="_Toc137903342"/>
      <w:bookmarkStart w:id="178" w:name="_Toc137904690"/>
      <w:bookmarkStart w:id="179" w:name="_Toc137904754"/>
      <w:bookmarkStart w:id="180" w:name="_Toc137905684"/>
      <w:bookmarkStart w:id="181" w:name="_Toc137905859"/>
      <w:r>
        <w:t>3.2.1.2</w:t>
      </w:r>
      <w:r>
        <w:tab/>
      </w:r>
      <w:r w:rsidR="00854F69">
        <w:t>Vantagens</w:t>
      </w:r>
      <w:bookmarkEnd w:id="174"/>
      <w:bookmarkEnd w:id="175"/>
      <w:bookmarkEnd w:id="176"/>
      <w:bookmarkEnd w:id="177"/>
      <w:bookmarkEnd w:id="178"/>
      <w:bookmarkEnd w:id="179"/>
      <w:bookmarkEnd w:id="180"/>
      <w:bookmarkEnd w:id="181"/>
    </w:p>
    <w:p w14:paraId="3BD0AF49" w14:textId="77777777" w:rsidR="00E16FA0" w:rsidRDefault="00E16FA0" w:rsidP="00462721">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AA6A67F" w:rsidR="009A003D" w:rsidRDefault="00462721" w:rsidP="00462721">
      <w:pPr>
        <w:pStyle w:val="head4"/>
        <w:spacing w:line="360" w:lineRule="auto"/>
      </w:pPr>
      <w:bookmarkStart w:id="182" w:name="_Toc137898874"/>
      <w:bookmarkStart w:id="183" w:name="_Toc137899667"/>
      <w:bookmarkStart w:id="184" w:name="_Toc137900996"/>
      <w:bookmarkStart w:id="185" w:name="_Toc137903343"/>
      <w:bookmarkStart w:id="186" w:name="_Toc137904691"/>
      <w:bookmarkStart w:id="187" w:name="_Toc137904755"/>
      <w:bookmarkStart w:id="188" w:name="_Toc137905685"/>
      <w:bookmarkStart w:id="189" w:name="_Toc137905860"/>
      <w:r>
        <w:lastRenderedPageBreak/>
        <w:t>3.2.1.3</w:t>
      </w:r>
      <w:r>
        <w:tab/>
      </w:r>
      <w:r w:rsidR="00854F69">
        <w:t>Desvantagens</w:t>
      </w:r>
      <w:bookmarkEnd w:id="182"/>
      <w:bookmarkEnd w:id="183"/>
      <w:bookmarkEnd w:id="184"/>
      <w:bookmarkEnd w:id="185"/>
      <w:bookmarkEnd w:id="186"/>
      <w:bookmarkEnd w:id="187"/>
      <w:bookmarkEnd w:id="188"/>
      <w:bookmarkEnd w:id="189"/>
    </w:p>
    <w:p w14:paraId="00575989" w14:textId="4B4A8C39" w:rsidR="00E16FA0" w:rsidRDefault="00E16FA0" w:rsidP="00462721">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0701AC80"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r w:rsidR="008D63DC">
        <w:t xml:space="preserve"> Se a palavra escolhida for “não” e a palavra de substituição for “sim”, por exemplo, pode ser possível determinar a palavra que foi originalmente substituída.</w:t>
      </w:r>
    </w:p>
    <w:p w14:paraId="39B49A96" w14:textId="7AB0B287" w:rsidR="000F4B6D" w:rsidRDefault="000F4B6D" w:rsidP="00BD1D5A">
      <w:pPr>
        <w:jc w:val="left"/>
      </w:pPr>
    </w:p>
    <w:p w14:paraId="417CBCA7" w14:textId="29369F0C" w:rsidR="00EE29F6" w:rsidRDefault="00462721" w:rsidP="00462721">
      <w:pPr>
        <w:pStyle w:val="head3"/>
        <w:spacing w:line="360" w:lineRule="auto"/>
        <w:rPr>
          <w:rFonts w:eastAsia="Arial MT"/>
          <w:lang w:eastAsia="en-US"/>
        </w:rPr>
      </w:pPr>
      <w:bookmarkStart w:id="190" w:name="_Toc92185296"/>
      <w:bookmarkStart w:id="191" w:name="_Toc137898875"/>
      <w:bookmarkStart w:id="192" w:name="_Toc137899668"/>
      <w:bookmarkStart w:id="193" w:name="_Toc137900997"/>
      <w:bookmarkStart w:id="194" w:name="_Toc137903344"/>
      <w:bookmarkStart w:id="195" w:name="_Toc137904692"/>
      <w:bookmarkStart w:id="196" w:name="_Toc137904756"/>
      <w:bookmarkStart w:id="197" w:name="_Toc137905686"/>
      <w:bookmarkStart w:id="198" w:name="_Toc137905861"/>
      <w:bookmarkStart w:id="199" w:name="_Toc138241441"/>
      <w:r>
        <w:rPr>
          <w:rFonts w:eastAsia="Arial MT"/>
          <w:lang w:eastAsia="en-US"/>
        </w:rPr>
        <w:t>3.2.2</w:t>
      </w:r>
      <w:r>
        <w:rPr>
          <w:rFonts w:eastAsia="Arial MT"/>
          <w:lang w:eastAsia="en-US"/>
        </w:rPr>
        <w:tab/>
      </w:r>
      <w:r w:rsidR="00FA5C39">
        <w:rPr>
          <w:rFonts w:eastAsia="Arial MT"/>
          <w:lang w:eastAsia="en-US"/>
        </w:rPr>
        <w:t xml:space="preserve">Marca de </w:t>
      </w:r>
      <w:r w:rsidR="00E43B84">
        <w:rPr>
          <w:rFonts w:eastAsia="Arial MT"/>
          <w:lang w:eastAsia="en-US"/>
        </w:rPr>
        <w:t>Á</w:t>
      </w:r>
      <w:r w:rsidR="00FA5C39">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190"/>
      <w:r w:rsidR="00E43B84">
        <w:rPr>
          <w:rFonts w:eastAsia="Arial MT"/>
          <w:lang w:eastAsia="en-US"/>
        </w:rPr>
        <w:t>de Texto</w:t>
      </w:r>
      <w:bookmarkEnd w:id="191"/>
      <w:bookmarkEnd w:id="192"/>
      <w:bookmarkEnd w:id="193"/>
      <w:bookmarkEnd w:id="194"/>
      <w:bookmarkEnd w:id="195"/>
      <w:bookmarkEnd w:id="196"/>
      <w:bookmarkEnd w:id="197"/>
      <w:bookmarkEnd w:id="198"/>
      <w:bookmarkEnd w:id="199"/>
    </w:p>
    <w:p w14:paraId="65B5E984" w14:textId="67D7C4B5" w:rsidR="00E16FA0" w:rsidRPr="00E16FA0" w:rsidRDefault="00FA5C39" w:rsidP="00462721">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171"/>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w:t>
      </w:r>
      <w:r>
        <w:rPr>
          <w:rFonts w:eastAsia="Arial MT"/>
          <w:lang w:eastAsia="en-US"/>
        </w:rPr>
        <w:t>objetivo</w:t>
      </w:r>
      <w:r w:rsidR="00E16FA0" w:rsidRPr="00E16FA0">
        <w:rPr>
          <w:rFonts w:eastAsia="Arial MT"/>
          <w:lang w:eastAsia="en-US"/>
        </w:rPr>
        <w:t xml:space="preserve"> é usar palavras que tenham um </w:t>
      </w:r>
      <w:r w:rsidR="008D63DC">
        <w:rPr>
          <w:rFonts w:eastAsia="Arial MT"/>
          <w:lang w:eastAsia="en-US"/>
        </w:rPr>
        <w:t>tamanh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200" w:name="_Hlk106726597"/>
    </w:p>
    <w:p w14:paraId="1C5F1233" w14:textId="310ABF50" w:rsidR="00626C46" w:rsidRDefault="00462721" w:rsidP="00462721">
      <w:pPr>
        <w:pStyle w:val="head4"/>
        <w:spacing w:line="360" w:lineRule="auto"/>
      </w:pPr>
      <w:bookmarkStart w:id="201" w:name="_Toc137898876"/>
      <w:bookmarkStart w:id="202" w:name="_Toc137899669"/>
      <w:bookmarkStart w:id="203" w:name="_Toc137900998"/>
      <w:bookmarkStart w:id="204" w:name="_Toc137903345"/>
      <w:bookmarkStart w:id="205" w:name="_Toc137904693"/>
      <w:bookmarkStart w:id="206" w:name="_Toc137904757"/>
      <w:bookmarkStart w:id="207" w:name="_Toc137905687"/>
      <w:bookmarkStart w:id="208" w:name="_Toc137905862"/>
      <w:r>
        <w:t>3.2.2.1</w:t>
      </w:r>
      <w:r>
        <w:tab/>
      </w:r>
      <w:r w:rsidR="00626C46">
        <w:t>Vantagens</w:t>
      </w:r>
      <w:bookmarkEnd w:id="201"/>
      <w:bookmarkEnd w:id="202"/>
      <w:bookmarkEnd w:id="203"/>
      <w:bookmarkEnd w:id="204"/>
      <w:bookmarkEnd w:id="205"/>
      <w:bookmarkEnd w:id="206"/>
      <w:bookmarkEnd w:id="207"/>
      <w:bookmarkEnd w:id="208"/>
    </w:p>
    <w:p w14:paraId="3EEC05A9" w14:textId="77777777" w:rsidR="00E16FA0" w:rsidRDefault="00E16FA0" w:rsidP="00462721">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0A2B83D0" w:rsidR="00EE29F6" w:rsidRDefault="00462721" w:rsidP="00462721">
      <w:pPr>
        <w:pStyle w:val="head4"/>
        <w:spacing w:line="360" w:lineRule="auto"/>
        <w:rPr>
          <w:rFonts w:eastAsia="Arial MT"/>
        </w:rPr>
      </w:pPr>
      <w:bookmarkStart w:id="209" w:name="_Toc137898877"/>
      <w:bookmarkStart w:id="210" w:name="_Toc137899670"/>
      <w:bookmarkStart w:id="211" w:name="_Toc137900999"/>
      <w:bookmarkStart w:id="212" w:name="_Toc137903346"/>
      <w:bookmarkStart w:id="213" w:name="_Toc137904694"/>
      <w:bookmarkStart w:id="214" w:name="_Toc137904758"/>
      <w:bookmarkStart w:id="215" w:name="_Toc137905688"/>
      <w:bookmarkStart w:id="216" w:name="_Toc137905863"/>
      <w:r>
        <w:rPr>
          <w:rFonts w:eastAsia="Arial MT"/>
        </w:rPr>
        <w:t>3.2.2.2</w:t>
      </w:r>
      <w:r>
        <w:rPr>
          <w:rFonts w:eastAsia="Arial MT"/>
        </w:rPr>
        <w:tab/>
      </w:r>
      <w:r w:rsidR="00445892">
        <w:rPr>
          <w:rFonts w:eastAsia="Arial MT"/>
        </w:rPr>
        <w:t>Desvantagens</w:t>
      </w:r>
      <w:bookmarkEnd w:id="209"/>
      <w:bookmarkEnd w:id="210"/>
      <w:bookmarkEnd w:id="211"/>
      <w:bookmarkEnd w:id="212"/>
      <w:bookmarkEnd w:id="213"/>
      <w:bookmarkEnd w:id="214"/>
      <w:bookmarkEnd w:id="215"/>
      <w:bookmarkEnd w:id="216"/>
    </w:p>
    <w:p w14:paraId="4E229F87" w14:textId="09463151" w:rsidR="00E16FA0" w:rsidRDefault="00E16FA0" w:rsidP="00462721">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12A6C874" w:rsidR="00EE29F6" w:rsidRDefault="00462721" w:rsidP="00462721">
      <w:pPr>
        <w:pStyle w:val="head3"/>
        <w:spacing w:line="360" w:lineRule="auto"/>
        <w:rPr>
          <w:rFonts w:eastAsia="Arial MT"/>
          <w:lang w:eastAsia="en-US"/>
        </w:rPr>
      </w:pPr>
      <w:bookmarkStart w:id="217" w:name="_Toc92185297"/>
      <w:bookmarkStart w:id="218" w:name="_Toc137898878"/>
      <w:bookmarkStart w:id="219" w:name="_Toc137899671"/>
      <w:bookmarkStart w:id="220" w:name="_Toc137901000"/>
      <w:bookmarkStart w:id="221" w:name="_Toc137903347"/>
      <w:bookmarkStart w:id="222" w:name="_Toc137904695"/>
      <w:bookmarkStart w:id="223" w:name="_Toc137904759"/>
      <w:bookmarkStart w:id="224" w:name="_Toc137905689"/>
      <w:bookmarkStart w:id="225" w:name="_Toc137905864"/>
      <w:bookmarkStart w:id="226" w:name="_Toc138241442"/>
      <w:r>
        <w:rPr>
          <w:rFonts w:eastAsia="Arial MT"/>
          <w:lang w:eastAsia="en-US"/>
        </w:rPr>
        <w:lastRenderedPageBreak/>
        <w:t>3.2.3</w:t>
      </w:r>
      <w:r>
        <w:rPr>
          <w:rFonts w:eastAsia="Arial MT"/>
          <w:lang w:eastAsia="en-US"/>
        </w:rPr>
        <w:tab/>
      </w:r>
      <w:r w:rsidR="00EE29F6" w:rsidRPr="00EE29F6">
        <w:rPr>
          <w:rFonts w:eastAsia="Arial MT"/>
          <w:lang w:eastAsia="en-US"/>
        </w:rPr>
        <w:t>Documentos baseados em Eigenvalues</w:t>
      </w:r>
      <w:bookmarkEnd w:id="217"/>
      <w:bookmarkEnd w:id="218"/>
      <w:bookmarkEnd w:id="219"/>
      <w:bookmarkEnd w:id="220"/>
      <w:bookmarkEnd w:id="221"/>
      <w:bookmarkEnd w:id="222"/>
      <w:bookmarkEnd w:id="223"/>
      <w:bookmarkEnd w:id="224"/>
      <w:bookmarkEnd w:id="225"/>
      <w:bookmarkEnd w:id="226"/>
    </w:p>
    <w:p w14:paraId="68927B7F" w14:textId="271A9C3F" w:rsidR="00EE29F6" w:rsidRPr="00822997" w:rsidRDefault="001D0A81" w:rsidP="00462721">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6436CA9" w:rsidR="0080109C" w:rsidRPr="00EE29F6" w:rsidRDefault="0080109C" w:rsidP="00353654">
      <w:pPr>
        <w:jc w:val="left"/>
        <w:rPr>
          <w:rFonts w:ascii="Arial MT" w:eastAsia="Arial MT" w:hAnsi="Arial MT" w:cs="Arial MT"/>
          <w:sz w:val="22"/>
          <w:szCs w:val="22"/>
          <w:lang w:eastAsia="en-US"/>
        </w:rPr>
      </w:pPr>
    </w:p>
    <w:p w14:paraId="37A5257B" w14:textId="0DCB6CD6" w:rsidR="00CD14D5" w:rsidRDefault="00462721" w:rsidP="00462721">
      <w:pPr>
        <w:pStyle w:val="head4"/>
        <w:spacing w:line="360" w:lineRule="auto"/>
        <w:rPr>
          <w:rFonts w:eastAsia="Arial MT"/>
        </w:rPr>
      </w:pPr>
      <w:bookmarkStart w:id="227" w:name="_Toc137898879"/>
      <w:bookmarkStart w:id="228" w:name="_Toc137899672"/>
      <w:bookmarkStart w:id="229" w:name="_Toc137901001"/>
      <w:bookmarkStart w:id="230" w:name="_Toc137903348"/>
      <w:bookmarkStart w:id="231" w:name="_Toc137904696"/>
      <w:bookmarkStart w:id="232" w:name="_Toc137904760"/>
      <w:bookmarkStart w:id="233" w:name="_Toc137905690"/>
      <w:bookmarkStart w:id="234" w:name="_Toc137905865"/>
      <w:r>
        <w:rPr>
          <w:rFonts w:eastAsia="Arial MT"/>
        </w:rPr>
        <w:t>3.2.3.1</w:t>
      </w:r>
      <w:r>
        <w:rPr>
          <w:rFonts w:eastAsia="Arial MT"/>
        </w:rPr>
        <w:tab/>
      </w:r>
      <w:r w:rsidR="00EE29F6" w:rsidRPr="00EE29F6">
        <w:rPr>
          <w:rFonts w:eastAsia="Arial MT"/>
        </w:rPr>
        <w:t>Testes</w:t>
      </w:r>
      <w:bookmarkEnd w:id="227"/>
      <w:bookmarkEnd w:id="228"/>
      <w:bookmarkEnd w:id="229"/>
      <w:bookmarkEnd w:id="230"/>
      <w:bookmarkEnd w:id="231"/>
      <w:bookmarkEnd w:id="232"/>
      <w:bookmarkEnd w:id="233"/>
      <w:bookmarkEnd w:id="234"/>
      <w:r w:rsidR="00EE29F6" w:rsidRPr="00EE29F6">
        <w:rPr>
          <w:rFonts w:eastAsia="Arial MT"/>
        </w:rPr>
        <w:t xml:space="preserve"> </w:t>
      </w:r>
    </w:p>
    <w:p w14:paraId="10AC7DCC" w14:textId="331EC1E1" w:rsidR="001D0A81" w:rsidRDefault="00EE29F6" w:rsidP="00462721">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06072943"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6</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4A5A8AF5"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167BBA">
        <w:t xml:space="preserve">Tabela </w:t>
      </w:r>
      <w:r w:rsidR="00167BBA">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44C298B7" w:rsidR="00EE29F6" w:rsidRPr="00EE29F6" w:rsidRDefault="004F5E85" w:rsidP="004F5E85">
      <w:pPr>
        <w:pStyle w:val="Caption"/>
        <w:jc w:val="center"/>
        <w:rPr>
          <w:sz w:val="22"/>
          <w:szCs w:val="22"/>
        </w:rPr>
      </w:pPr>
      <w:bookmarkStart w:id="235" w:name="_Ref136434633"/>
      <w:bookmarkStart w:id="236" w:name="_Toc138241475"/>
      <w:r>
        <w:t xml:space="preserve">Figura </w:t>
      </w:r>
      <w:r>
        <w:fldChar w:fldCharType="begin"/>
      </w:r>
      <w:r>
        <w:instrText xml:space="preserve"> SEQ Figura \* ARABIC </w:instrText>
      </w:r>
      <w:r>
        <w:fldChar w:fldCharType="separate"/>
      </w:r>
      <w:r w:rsidR="00167BBA">
        <w:rPr>
          <w:noProof/>
        </w:rPr>
        <w:t>6</w:t>
      </w:r>
      <w:r>
        <w:fldChar w:fldCharType="end"/>
      </w:r>
      <w:bookmarkEnd w:id="235"/>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2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20369EEE" w:rsidR="00EE29F6" w:rsidRPr="00EE29F6" w:rsidRDefault="004F5E85" w:rsidP="004F5E85">
      <w:pPr>
        <w:pStyle w:val="Caption"/>
        <w:jc w:val="center"/>
        <w:rPr>
          <w:sz w:val="22"/>
          <w:szCs w:val="22"/>
        </w:rPr>
      </w:pPr>
      <w:bookmarkStart w:id="237" w:name="_Ref136434643"/>
      <w:bookmarkStart w:id="238" w:name="_Toc138241476"/>
      <w:r>
        <w:t xml:space="preserve">Figura </w:t>
      </w:r>
      <w:r>
        <w:fldChar w:fldCharType="begin"/>
      </w:r>
      <w:r>
        <w:instrText xml:space="preserve"> SEQ Figura \* ARABIC </w:instrText>
      </w:r>
      <w:r>
        <w:fldChar w:fldCharType="separate"/>
      </w:r>
      <w:r w:rsidR="00167BBA">
        <w:rPr>
          <w:noProof/>
        </w:rPr>
        <w:t>7</w:t>
      </w:r>
      <w:r>
        <w:fldChar w:fldCharType="end"/>
      </w:r>
      <w:bookmarkEnd w:id="237"/>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2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37CC2803" w:rsidR="00EE29F6" w:rsidRPr="00EE29F6" w:rsidRDefault="00C549B5" w:rsidP="00C549B5">
      <w:pPr>
        <w:pStyle w:val="Caption"/>
        <w:jc w:val="center"/>
        <w:rPr>
          <w:sz w:val="22"/>
          <w:szCs w:val="22"/>
        </w:rPr>
      </w:pPr>
      <w:bookmarkStart w:id="239" w:name="_Ref136434655"/>
      <w:bookmarkStart w:id="240" w:name="_Toc138241477"/>
      <w:r>
        <w:t xml:space="preserve">Figura </w:t>
      </w:r>
      <w:r>
        <w:fldChar w:fldCharType="begin"/>
      </w:r>
      <w:r>
        <w:instrText xml:space="preserve"> SEQ Figura \* ARABIC </w:instrText>
      </w:r>
      <w:r>
        <w:fldChar w:fldCharType="separate"/>
      </w:r>
      <w:r w:rsidR="00167BBA">
        <w:rPr>
          <w:noProof/>
        </w:rPr>
        <w:t>8</w:t>
      </w:r>
      <w:r>
        <w:fldChar w:fldCharType="end"/>
      </w:r>
      <w:bookmarkEnd w:id="239"/>
      <w:r>
        <w:t xml:space="preserve"> - </w:t>
      </w:r>
      <w:r w:rsidRPr="00640C1C">
        <w:t xml:space="preserve">Comparação </w:t>
      </w:r>
      <w:r w:rsidR="00CD7FAB">
        <w:t>Marca de água</w:t>
      </w:r>
      <w:bookmarkEnd w:id="240"/>
      <w:r w:rsidRPr="00640C1C">
        <w:t xml:space="preserve"> </w:t>
      </w:r>
    </w:p>
    <w:bookmarkEnd w:id="20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AF3D139" w:rsidR="00C549B5" w:rsidRDefault="00C549B5" w:rsidP="00C549B5">
      <w:pPr>
        <w:pStyle w:val="Caption"/>
        <w:keepNext/>
        <w:jc w:val="center"/>
      </w:pPr>
      <w:bookmarkStart w:id="241" w:name="_Ref136434671"/>
      <w:bookmarkStart w:id="242" w:name="_Toc136953675"/>
      <w:r>
        <w:t xml:space="preserve">Tabela </w:t>
      </w:r>
      <w:r>
        <w:fldChar w:fldCharType="begin"/>
      </w:r>
      <w:r>
        <w:instrText xml:space="preserve"> SEQ Tabela \* ARABIC </w:instrText>
      </w:r>
      <w:r>
        <w:fldChar w:fldCharType="separate"/>
      </w:r>
      <w:r w:rsidR="00167BBA">
        <w:rPr>
          <w:noProof/>
        </w:rPr>
        <w:t>4</w:t>
      </w:r>
      <w:r>
        <w:fldChar w:fldCharType="end"/>
      </w:r>
      <w:bookmarkEnd w:id="241"/>
      <w:r>
        <w:t xml:space="preserve"> - </w:t>
      </w:r>
      <w:r w:rsidRPr="00561795">
        <w:t>Resultados Eigenvalues</w:t>
      </w:r>
      <w:bookmarkEnd w:id="242"/>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8F31CCB" w:rsidR="0075246F" w:rsidRDefault="00462721" w:rsidP="00462721">
      <w:pPr>
        <w:pStyle w:val="head4"/>
        <w:spacing w:line="360" w:lineRule="auto"/>
        <w:rPr>
          <w:rFonts w:eastAsia="Arial MT"/>
        </w:rPr>
      </w:pPr>
      <w:bookmarkStart w:id="243" w:name="_Toc137898880"/>
      <w:bookmarkStart w:id="244" w:name="_Toc137899673"/>
      <w:bookmarkStart w:id="245" w:name="_Toc137901002"/>
      <w:bookmarkStart w:id="246" w:name="_Toc137903349"/>
      <w:bookmarkStart w:id="247" w:name="_Toc137904697"/>
      <w:bookmarkStart w:id="248" w:name="_Toc137904761"/>
      <w:bookmarkStart w:id="249" w:name="_Toc137905691"/>
      <w:bookmarkStart w:id="250" w:name="_Toc137905866"/>
      <w:bookmarkStart w:id="251" w:name="_Hlk106727112"/>
      <w:r>
        <w:rPr>
          <w:rFonts w:eastAsia="Arial MT"/>
        </w:rPr>
        <w:t>3.2.3.2</w:t>
      </w:r>
      <w:r>
        <w:rPr>
          <w:rFonts w:eastAsia="Arial MT"/>
        </w:rPr>
        <w:tab/>
      </w:r>
      <w:r w:rsidR="0075246F">
        <w:rPr>
          <w:rFonts w:eastAsia="Arial MT"/>
        </w:rPr>
        <w:t>Vantagens</w:t>
      </w:r>
      <w:bookmarkEnd w:id="243"/>
      <w:bookmarkEnd w:id="244"/>
      <w:bookmarkEnd w:id="245"/>
      <w:bookmarkEnd w:id="246"/>
      <w:bookmarkEnd w:id="247"/>
      <w:bookmarkEnd w:id="248"/>
      <w:bookmarkEnd w:id="249"/>
      <w:bookmarkEnd w:id="250"/>
    </w:p>
    <w:p w14:paraId="5CEE489E" w14:textId="44952A3C" w:rsidR="0075246F" w:rsidRPr="009C29EF" w:rsidRDefault="0075246F" w:rsidP="00462721">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31D622C5" w:rsidR="00EE29F6" w:rsidRDefault="00462721" w:rsidP="00462721">
      <w:pPr>
        <w:pStyle w:val="head4"/>
        <w:spacing w:line="360" w:lineRule="auto"/>
        <w:rPr>
          <w:rFonts w:eastAsia="Arial MT"/>
        </w:rPr>
      </w:pPr>
      <w:bookmarkStart w:id="252" w:name="_Toc137898881"/>
      <w:bookmarkStart w:id="253" w:name="_Toc137899674"/>
      <w:bookmarkStart w:id="254" w:name="_Toc137901003"/>
      <w:bookmarkStart w:id="255" w:name="_Toc137903350"/>
      <w:bookmarkStart w:id="256" w:name="_Toc137904698"/>
      <w:bookmarkStart w:id="257" w:name="_Toc137904762"/>
      <w:bookmarkStart w:id="258" w:name="_Toc137905692"/>
      <w:bookmarkStart w:id="259" w:name="_Toc137905867"/>
      <w:r>
        <w:rPr>
          <w:rFonts w:eastAsia="Arial MT"/>
        </w:rPr>
        <w:t>3.2.3.3</w:t>
      </w:r>
      <w:r>
        <w:rPr>
          <w:rFonts w:eastAsia="Arial MT"/>
        </w:rPr>
        <w:tab/>
      </w:r>
      <w:r w:rsidR="0075246F">
        <w:rPr>
          <w:rFonts w:eastAsia="Arial MT"/>
        </w:rPr>
        <w:t>Desvantagens</w:t>
      </w:r>
      <w:bookmarkEnd w:id="252"/>
      <w:bookmarkEnd w:id="253"/>
      <w:bookmarkEnd w:id="254"/>
      <w:bookmarkEnd w:id="255"/>
      <w:bookmarkEnd w:id="256"/>
      <w:bookmarkEnd w:id="257"/>
      <w:bookmarkEnd w:id="258"/>
      <w:bookmarkEnd w:id="259"/>
    </w:p>
    <w:p w14:paraId="7DEB624C" w14:textId="5D8D3445" w:rsidR="009C29EF" w:rsidRPr="009C29EF" w:rsidRDefault="009C29EF" w:rsidP="00462721">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25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35D6DFE2" w:rsidR="006576CD" w:rsidRDefault="00462721" w:rsidP="00462721">
      <w:pPr>
        <w:pStyle w:val="head3"/>
        <w:spacing w:line="360" w:lineRule="auto"/>
        <w:rPr>
          <w:rFonts w:eastAsia="Arial MT"/>
          <w:lang w:eastAsia="en-US"/>
        </w:rPr>
      </w:pPr>
      <w:bookmarkStart w:id="260" w:name="_Toc137898882"/>
      <w:bookmarkStart w:id="261" w:name="_Toc137899675"/>
      <w:bookmarkStart w:id="262" w:name="_Toc137901004"/>
      <w:bookmarkStart w:id="263" w:name="_Toc137903351"/>
      <w:bookmarkStart w:id="264" w:name="_Toc137904699"/>
      <w:bookmarkStart w:id="265" w:name="_Toc137904763"/>
      <w:bookmarkStart w:id="266" w:name="_Toc137905693"/>
      <w:bookmarkStart w:id="267" w:name="_Toc137905868"/>
      <w:bookmarkStart w:id="268" w:name="_Toc138241443"/>
      <w:bookmarkStart w:id="269" w:name="_Toc92185298"/>
      <w:r>
        <w:rPr>
          <w:rFonts w:eastAsia="Arial MT"/>
          <w:lang w:eastAsia="en-US"/>
        </w:rPr>
        <w:t>3.2.4</w:t>
      </w:r>
      <w:r>
        <w:rPr>
          <w:rFonts w:eastAsia="Arial MT"/>
          <w:lang w:eastAsia="en-US"/>
        </w:rPr>
        <w:tab/>
      </w:r>
      <w:r w:rsidR="006576CD">
        <w:rPr>
          <w:rFonts w:eastAsia="Arial MT"/>
          <w:lang w:eastAsia="en-US"/>
        </w:rPr>
        <w:t xml:space="preserve">Marca de </w:t>
      </w:r>
      <w:r w:rsidR="00E43B84">
        <w:rPr>
          <w:rFonts w:eastAsia="Arial MT"/>
          <w:lang w:eastAsia="en-US"/>
        </w:rPr>
        <w:t>Á</w:t>
      </w:r>
      <w:r w:rsidR="006576CD">
        <w:rPr>
          <w:rFonts w:eastAsia="Arial MT"/>
          <w:lang w:eastAsia="en-US"/>
        </w:rPr>
        <w:t xml:space="preserve">gua com </w:t>
      </w:r>
      <w:r w:rsidR="00E43B84">
        <w:rPr>
          <w:rFonts w:eastAsia="Arial MT"/>
          <w:lang w:eastAsia="en-US"/>
        </w:rPr>
        <w:t>E</w:t>
      </w:r>
      <w:r w:rsidR="006576CD">
        <w:rPr>
          <w:rFonts w:eastAsia="Arial MT"/>
          <w:lang w:eastAsia="en-US"/>
        </w:rPr>
        <w:t>spaçamento</w:t>
      </w:r>
      <w:bookmarkEnd w:id="260"/>
      <w:bookmarkEnd w:id="261"/>
      <w:bookmarkEnd w:id="262"/>
      <w:bookmarkEnd w:id="263"/>
      <w:bookmarkEnd w:id="264"/>
      <w:bookmarkEnd w:id="265"/>
      <w:bookmarkEnd w:id="266"/>
      <w:bookmarkEnd w:id="267"/>
      <w:bookmarkEnd w:id="268"/>
    </w:p>
    <w:p w14:paraId="62A99F73" w14:textId="25053DAF" w:rsidR="006576CD" w:rsidRDefault="006576CD" w:rsidP="00462721">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0CC36E04" w:rsidR="00EE29F6" w:rsidRPr="00EE29F6" w:rsidRDefault="00462721" w:rsidP="00462721">
      <w:pPr>
        <w:pStyle w:val="head4"/>
        <w:spacing w:line="360" w:lineRule="auto"/>
        <w:rPr>
          <w:rFonts w:eastAsia="Arial MT"/>
        </w:rPr>
      </w:pPr>
      <w:bookmarkStart w:id="270" w:name="_Toc137898883"/>
      <w:bookmarkStart w:id="271" w:name="_Toc137899676"/>
      <w:bookmarkStart w:id="272" w:name="_Toc137901005"/>
      <w:bookmarkStart w:id="273" w:name="_Toc137903352"/>
      <w:bookmarkStart w:id="274" w:name="_Toc137904700"/>
      <w:bookmarkStart w:id="275" w:name="_Toc137904764"/>
      <w:bookmarkStart w:id="276" w:name="_Toc137905694"/>
      <w:bookmarkStart w:id="277" w:name="_Toc137905869"/>
      <w:r>
        <w:rPr>
          <w:rFonts w:eastAsia="Arial MT"/>
        </w:rPr>
        <w:t>3.2.4.1</w:t>
      </w:r>
      <w:r>
        <w:rPr>
          <w:rFonts w:eastAsia="Arial MT"/>
        </w:rPr>
        <w:tab/>
      </w:r>
      <w:r w:rsidR="00EE29F6" w:rsidRPr="00EE29F6">
        <w:rPr>
          <w:rFonts w:eastAsia="Arial MT"/>
        </w:rPr>
        <w:t>Line-Shift Coding</w:t>
      </w:r>
      <w:bookmarkEnd w:id="269"/>
      <w:bookmarkEnd w:id="270"/>
      <w:bookmarkEnd w:id="271"/>
      <w:bookmarkEnd w:id="272"/>
      <w:bookmarkEnd w:id="273"/>
      <w:bookmarkEnd w:id="274"/>
      <w:bookmarkEnd w:id="275"/>
      <w:bookmarkEnd w:id="276"/>
      <w:bookmarkEnd w:id="277"/>
      <w:r w:rsidR="00EE29F6" w:rsidRPr="00EE29F6">
        <w:rPr>
          <w:rFonts w:eastAsia="Arial MT"/>
        </w:rPr>
        <w:t xml:space="preserve"> </w:t>
      </w:r>
    </w:p>
    <w:p w14:paraId="3D2AED22" w14:textId="41A8A09A" w:rsidR="00EE29F6" w:rsidRPr="00EE29F6" w:rsidRDefault="00EE29F6" w:rsidP="00462721">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167BBA" w:rsidRPr="00167BBA">
        <w:rPr>
          <w:lang w:val="pt-BR"/>
        </w:rPr>
        <w:t xml:space="preserve">Figura </w:t>
      </w:r>
      <w:r w:rsidR="00167BBA" w:rsidRPr="00167BBA">
        <w:rPr>
          <w:noProof/>
          <w:lang w:val="pt-BR"/>
        </w:rPr>
        <w:t>9</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1069E5B1" w:rsidR="00996394" w:rsidRDefault="00C549B5" w:rsidP="00B55939">
      <w:pPr>
        <w:pStyle w:val="Caption"/>
        <w:jc w:val="center"/>
        <w:rPr>
          <w:lang w:val="en-GB"/>
        </w:rPr>
      </w:pPr>
      <w:bookmarkStart w:id="278" w:name="_Ref136434791"/>
      <w:bookmarkStart w:id="279" w:name="_Toc138241478"/>
      <w:r w:rsidRPr="00462721">
        <w:rPr>
          <w:lang w:val="en-GB"/>
        </w:rPr>
        <w:t>Figura</w:t>
      </w:r>
      <w:r w:rsidRPr="007C1C5F">
        <w:rPr>
          <w:lang w:val="en-GB"/>
        </w:rPr>
        <w:t xml:space="preserve"> </w:t>
      </w:r>
      <w:r>
        <w:fldChar w:fldCharType="begin"/>
      </w:r>
      <w:r w:rsidRPr="007C1C5F">
        <w:rPr>
          <w:lang w:val="en-GB"/>
        </w:rPr>
        <w:instrText xml:space="preserve"> SEQ Figura \* ARABIC </w:instrText>
      </w:r>
      <w:r>
        <w:fldChar w:fldCharType="separate"/>
      </w:r>
      <w:r w:rsidR="00167BBA">
        <w:rPr>
          <w:noProof/>
          <w:lang w:val="en-GB"/>
        </w:rPr>
        <w:t>9</w:t>
      </w:r>
      <w:r>
        <w:fldChar w:fldCharType="end"/>
      </w:r>
      <w:bookmarkEnd w:id="278"/>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279"/>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3332DC6" w:rsidR="00EE29F6" w:rsidRPr="00196175" w:rsidRDefault="00462721" w:rsidP="00462721">
      <w:pPr>
        <w:pStyle w:val="head4"/>
        <w:spacing w:line="360" w:lineRule="auto"/>
        <w:rPr>
          <w:rFonts w:eastAsia="Arial MT"/>
          <w:lang w:val="en-GB"/>
        </w:rPr>
      </w:pPr>
      <w:bookmarkStart w:id="280" w:name="_Toc92185299"/>
      <w:bookmarkStart w:id="281" w:name="_Toc137898884"/>
      <w:bookmarkStart w:id="282" w:name="_Toc137899677"/>
      <w:bookmarkStart w:id="283" w:name="_Toc137901006"/>
      <w:bookmarkStart w:id="284" w:name="_Toc137903353"/>
      <w:bookmarkStart w:id="285" w:name="_Toc137904701"/>
      <w:bookmarkStart w:id="286" w:name="_Toc137904765"/>
      <w:bookmarkStart w:id="287" w:name="_Toc137905695"/>
      <w:bookmarkStart w:id="288" w:name="_Toc137905870"/>
      <w:r>
        <w:rPr>
          <w:rFonts w:eastAsia="Arial MT"/>
          <w:lang w:val="en-GB"/>
        </w:rPr>
        <w:t>3.2.4.2</w:t>
      </w:r>
      <w:r>
        <w:rPr>
          <w:rFonts w:eastAsia="Arial MT"/>
          <w:lang w:val="en-GB"/>
        </w:rPr>
        <w:tab/>
      </w:r>
      <w:r w:rsidR="00EE29F6" w:rsidRPr="00196175">
        <w:rPr>
          <w:rFonts w:eastAsia="Arial MT"/>
          <w:lang w:val="en-GB"/>
        </w:rPr>
        <w:t>Word-Shift Coding</w:t>
      </w:r>
      <w:bookmarkEnd w:id="280"/>
      <w:bookmarkEnd w:id="281"/>
      <w:bookmarkEnd w:id="282"/>
      <w:bookmarkEnd w:id="283"/>
      <w:bookmarkEnd w:id="284"/>
      <w:bookmarkEnd w:id="285"/>
      <w:bookmarkEnd w:id="286"/>
      <w:bookmarkEnd w:id="287"/>
      <w:bookmarkEnd w:id="288"/>
    </w:p>
    <w:p w14:paraId="55D5BE8B" w14:textId="04C2E9BE"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167BBA" w:rsidRPr="00167BBA">
        <w:rPr>
          <w:lang w:val="pt-BR"/>
        </w:rPr>
        <w:t xml:space="preserve">Figura </w:t>
      </w:r>
      <w:r w:rsidR="00167BBA" w:rsidRPr="00167BBA">
        <w:rPr>
          <w:noProof/>
          <w:lang w:val="pt-BR"/>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6067ACB4" w:rsidR="00EE29F6" w:rsidRPr="007C1C5F" w:rsidRDefault="00C549B5" w:rsidP="00C549B5">
      <w:pPr>
        <w:pStyle w:val="Caption"/>
        <w:jc w:val="center"/>
        <w:rPr>
          <w:sz w:val="22"/>
          <w:szCs w:val="22"/>
          <w:lang w:val="en-GB"/>
        </w:rPr>
      </w:pPr>
      <w:bookmarkStart w:id="289" w:name="_Ref136434808"/>
      <w:bookmarkStart w:id="290" w:name="_Toc138241479"/>
      <w:r w:rsidRPr="007C1C5F">
        <w:rPr>
          <w:lang w:val="en-GB"/>
        </w:rPr>
        <w:t xml:space="preserve">Figura </w:t>
      </w:r>
      <w:r>
        <w:fldChar w:fldCharType="begin"/>
      </w:r>
      <w:r w:rsidRPr="007C1C5F">
        <w:rPr>
          <w:lang w:val="en-GB"/>
        </w:rPr>
        <w:instrText xml:space="preserve"> SEQ Figura \* ARABIC </w:instrText>
      </w:r>
      <w:r>
        <w:fldChar w:fldCharType="separate"/>
      </w:r>
      <w:r w:rsidR="00167BBA">
        <w:rPr>
          <w:noProof/>
          <w:lang w:val="en-GB"/>
        </w:rPr>
        <w:t>10</w:t>
      </w:r>
      <w:r>
        <w:fldChar w:fldCharType="end"/>
      </w:r>
      <w:bookmarkEnd w:id="289"/>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290"/>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27E73C52" w:rsidR="00EE29F6" w:rsidRPr="007C1C5F" w:rsidRDefault="00462721" w:rsidP="00462721">
      <w:pPr>
        <w:pStyle w:val="head4"/>
        <w:spacing w:line="360" w:lineRule="auto"/>
        <w:rPr>
          <w:rFonts w:eastAsia="Arial MT"/>
          <w:lang w:val="en-GB"/>
        </w:rPr>
      </w:pPr>
      <w:bookmarkStart w:id="291" w:name="_Toc92185300"/>
      <w:bookmarkStart w:id="292" w:name="_Toc137898885"/>
      <w:bookmarkStart w:id="293" w:name="_Toc137899678"/>
      <w:bookmarkStart w:id="294" w:name="_Toc137901007"/>
      <w:bookmarkStart w:id="295" w:name="_Toc137903354"/>
      <w:bookmarkStart w:id="296" w:name="_Toc137904702"/>
      <w:bookmarkStart w:id="297" w:name="_Toc137904766"/>
      <w:bookmarkStart w:id="298" w:name="_Toc137905696"/>
      <w:bookmarkStart w:id="299" w:name="_Toc137905871"/>
      <w:r>
        <w:rPr>
          <w:rFonts w:eastAsia="Arial MT"/>
          <w:lang w:val="en-GB"/>
        </w:rPr>
        <w:t>3.2.4.3</w:t>
      </w:r>
      <w:r>
        <w:rPr>
          <w:rFonts w:eastAsia="Arial MT"/>
          <w:lang w:val="en-GB"/>
        </w:rPr>
        <w:tab/>
      </w:r>
      <w:r w:rsidR="00EE29F6" w:rsidRPr="007C1C5F">
        <w:rPr>
          <w:rFonts w:eastAsia="Arial MT"/>
          <w:lang w:val="en-GB"/>
        </w:rPr>
        <w:t>Character Coding</w:t>
      </w:r>
      <w:bookmarkEnd w:id="291"/>
      <w:bookmarkEnd w:id="292"/>
      <w:bookmarkEnd w:id="293"/>
      <w:bookmarkEnd w:id="294"/>
      <w:bookmarkEnd w:id="295"/>
      <w:bookmarkEnd w:id="296"/>
      <w:bookmarkEnd w:id="297"/>
      <w:bookmarkEnd w:id="298"/>
      <w:bookmarkEnd w:id="299"/>
      <w:r w:rsidR="00EE29F6" w:rsidRPr="007C1C5F">
        <w:rPr>
          <w:rFonts w:eastAsia="Arial MT"/>
          <w:lang w:val="en-GB"/>
        </w:rPr>
        <w:t xml:space="preserve"> </w:t>
      </w:r>
    </w:p>
    <w:p w14:paraId="45C8B5C0" w14:textId="5F4C3CCA"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167BBA">
        <w:t xml:space="preserve">Figura </w:t>
      </w:r>
      <w:r w:rsidR="00167BBA">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39DF1D13" w:rsidR="00EE29F6" w:rsidRDefault="00D52039" w:rsidP="00D52039">
      <w:pPr>
        <w:pStyle w:val="Caption"/>
        <w:jc w:val="center"/>
      </w:pPr>
      <w:bookmarkStart w:id="300" w:name="_Ref136434836"/>
      <w:bookmarkStart w:id="301" w:name="_Toc138241480"/>
      <w:r>
        <w:t xml:space="preserve">Figura </w:t>
      </w:r>
      <w:r>
        <w:fldChar w:fldCharType="begin"/>
      </w:r>
      <w:r>
        <w:instrText xml:space="preserve"> SEQ Figura \* ARABIC </w:instrText>
      </w:r>
      <w:r>
        <w:fldChar w:fldCharType="separate"/>
      </w:r>
      <w:r w:rsidR="00167BBA">
        <w:rPr>
          <w:noProof/>
        </w:rPr>
        <w:t>11</w:t>
      </w:r>
      <w:r>
        <w:fldChar w:fldCharType="end"/>
      </w:r>
      <w:bookmarkEnd w:id="300"/>
      <w:r>
        <w:t xml:space="preserve"> - </w:t>
      </w:r>
      <w:r w:rsidRPr="007E2AF3">
        <w:t>Exemplo Character Codin</w:t>
      </w:r>
      <w:r>
        <w:t>g</w:t>
      </w:r>
      <w:bookmarkEnd w:id="301"/>
    </w:p>
    <w:p w14:paraId="41B67634" w14:textId="77777777" w:rsidR="00111031" w:rsidRPr="00111031" w:rsidRDefault="00111031" w:rsidP="00111031">
      <w:pPr>
        <w:rPr>
          <w:lang w:eastAsia="en-US"/>
        </w:rPr>
      </w:pPr>
    </w:p>
    <w:p w14:paraId="71B0B88A" w14:textId="7C237DA1" w:rsidR="00775128" w:rsidRDefault="00462721" w:rsidP="00462721">
      <w:pPr>
        <w:pStyle w:val="head4"/>
        <w:spacing w:line="360" w:lineRule="auto"/>
        <w:rPr>
          <w:rFonts w:eastAsia="Arial MT"/>
        </w:rPr>
      </w:pPr>
      <w:bookmarkStart w:id="302" w:name="_Toc137898886"/>
      <w:bookmarkStart w:id="303" w:name="_Toc137899679"/>
      <w:bookmarkStart w:id="304" w:name="_Toc137901008"/>
      <w:bookmarkStart w:id="305" w:name="_Toc137903355"/>
      <w:bookmarkStart w:id="306" w:name="_Toc137904703"/>
      <w:bookmarkStart w:id="307" w:name="_Toc137904767"/>
      <w:bookmarkStart w:id="308" w:name="_Toc137905697"/>
      <w:bookmarkStart w:id="309" w:name="_Toc137905872"/>
      <w:r>
        <w:rPr>
          <w:rFonts w:eastAsia="Arial MT"/>
        </w:rPr>
        <w:t>3.2.4.4</w:t>
      </w:r>
      <w:r>
        <w:rPr>
          <w:rFonts w:eastAsia="Arial MT"/>
        </w:rPr>
        <w:tab/>
      </w:r>
      <w:r w:rsidR="00775128">
        <w:rPr>
          <w:rFonts w:eastAsia="Arial MT"/>
        </w:rPr>
        <w:t>Vantagens</w:t>
      </w:r>
      <w:r w:rsidR="00042036">
        <w:rPr>
          <w:rFonts w:eastAsia="Arial MT"/>
        </w:rPr>
        <w:t xml:space="preserve"> dos </w:t>
      </w:r>
      <w:r w:rsidR="00E43B84">
        <w:rPr>
          <w:rFonts w:eastAsia="Arial MT"/>
        </w:rPr>
        <w:t>M</w:t>
      </w:r>
      <w:r w:rsidR="00042036">
        <w:rPr>
          <w:rFonts w:eastAsia="Arial MT"/>
        </w:rPr>
        <w:t>étodos</w:t>
      </w:r>
      <w:bookmarkEnd w:id="302"/>
      <w:bookmarkEnd w:id="303"/>
      <w:bookmarkEnd w:id="304"/>
      <w:bookmarkEnd w:id="305"/>
      <w:bookmarkEnd w:id="306"/>
      <w:bookmarkEnd w:id="307"/>
      <w:bookmarkEnd w:id="308"/>
      <w:bookmarkEnd w:id="309"/>
    </w:p>
    <w:p w14:paraId="23A4685E" w14:textId="72773D3E" w:rsidR="00775128" w:rsidRDefault="00042036" w:rsidP="00462721">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1823FEFF" w:rsidR="00775128" w:rsidRPr="00C77D18" w:rsidRDefault="00462721" w:rsidP="00462721">
      <w:pPr>
        <w:pStyle w:val="head4"/>
        <w:spacing w:line="360" w:lineRule="auto"/>
        <w:rPr>
          <w:rFonts w:eastAsia="Arial MT"/>
        </w:rPr>
      </w:pPr>
      <w:bookmarkStart w:id="310" w:name="_Toc137898887"/>
      <w:bookmarkStart w:id="311" w:name="_Toc137899680"/>
      <w:bookmarkStart w:id="312" w:name="_Toc137901009"/>
      <w:bookmarkStart w:id="313" w:name="_Toc137903356"/>
      <w:bookmarkStart w:id="314" w:name="_Toc137904704"/>
      <w:bookmarkStart w:id="315" w:name="_Toc137904768"/>
      <w:bookmarkStart w:id="316" w:name="_Toc137905698"/>
      <w:bookmarkStart w:id="317" w:name="_Toc137905873"/>
      <w:r>
        <w:rPr>
          <w:rFonts w:eastAsia="Arial MT"/>
        </w:rPr>
        <w:t>3.2.4.5</w:t>
      </w:r>
      <w:r>
        <w:rPr>
          <w:rFonts w:eastAsia="Arial MT"/>
        </w:rPr>
        <w:tab/>
      </w:r>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310"/>
      <w:bookmarkEnd w:id="311"/>
      <w:bookmarkEnd w:id="312"/>
      <w:bookmarkEnd w:id="313"/>
      <w:bookmarkEnd w:id="314"/>
      <w:bookmarkEnd w:id="315"/>
      <w:bookmarkEnd w:id="316"/>
      <w:bookmarkEnd w:id="317"/>
    </w:p>
    <w:p w14:paraId="1556A0BE" w14:textId="5FE2ABBD" w:rsidR="00EE29F6" w:rsidRPr="00111031" w:rsidRDefault="00775128" w:rsidP="00462721">
      <w:pPr>
        <w:spacing w:line="360" w:lineRule="auto"/>
        <w:ind w:firstLine="720"/>
        <w:rPr>
          <w:rFonts w:eastAsia="Arial MT"/>
          <w:lang w:eastAsia="en-US"/>
        </w:rPr>
      </w:pPr>
      <w:bookmarkStart w:id="318"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318"/>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462721">
      <w:pPr>
        <w:pStyle w:val="Heading1"/>
        <w:numPr>
          <w:ilvl w:val="0"/>
          <w:numId w:val="32"/>
        </w:numPr>
        <w:spacing w:line="360" w:lineRule="auto"/>
        <w:rPr>
          <w:rFonts w:eastAsia="Arial MT"/>
          <w:lang w:eastAsia="en-US"/>
        </w:rPr>
      </w:pPr>
      <w:bookmarkStart w:id="319" w:name="_Toc137898888"/>
      <w:bookmarkStart w:id="320" w:name="_Toc137899681"/>
      <w:bookmarkStart w:id="321" w:name="_Toc137901010"/>
      <w:bookmarkStart w:id="322" w:name="_Toc137903357"/>
      <w:bookmarkStart w:id="323" w:name="_Toc137904705"/>
      <w:bookmarkStart w:id="324" w:name="_Toc137904769"/>
      <w:bookmarkStart w:id="325" w:name="_Toc137905699"/>
      <w:bookmarkStart w:id="326" w:name="_Toc137905874"/>
      <w:bookmarkStart w:id="327" w:name="_Toc138241444"/>
      <w:bookmarkStart w:id="328" w:name="_Hlk110033908"/>
      <w:bookmarkStart w:id="329" w:name="_Hlk125023504"/>
      <w:bookmarkStart w:id="330" w:name="_Hlk110086812"/>
      <w:r>
        <w:rPr>
          <w:rFonts w:eastAsia="Arial MT"/>
          <w:lang w:eastAsia="en-US"/>
        </w:rPr>
        <w:lastRenderedPageBreak/>
        <w:t>Algoritmo de Marcação e Análise de Documentos Impressos</w:t>
      </w:r>
      <w:bookmarkEnd w:id="319"/>
      <w:bookmarkEnd w:id="320"/>
      <w:bookmarkEnd w:id="321"/>
      <w:bookmarkEnd w:id="322"/>
      <w:bookmarkEnd w:id="323"/>
      <w:bookmarkEnd w:id="324"/>
      <w:bookmarkEnd w:id="325"/>
      <w:bookmarkEnd w:id="326"/>
      <w:bookmarkEnd w:id="327"/>
    </w:p>
    <w:p w14:paraId="11558EEB" w14:textId="60DCC19A" w:rsidR="00D24698" w:rsidRDefault="00D24698" w:rsidP="00462721">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462721">
      <w:pPr>
        <w:pStyle w:val="Subtitle"/>
        <w:numPr>
          <w:ilvl w:val="1"/>
          <w:numId w:val="32"/>
        </w:numPr>
        <w:spacing w:line="360" w:lineRule="auto"/>
      </w:pPr>
      <w:r>
        <w:tab/>
      </w:r>
      <w:bookmarkStart w:id="331" w:name="_Toc137898889"/>
      <w:bookmarkStart w:id="332" w:name="_Toc137899682"/>
      <w:bookmarkStart w:id="333" w:name="_Toc137901011"/>
      <w:bookmarkStart w:id="334" w:name="_Toc137903358"/>
      <w:bookmarkStart w:id="335" w:name="_Toc137904706"/>
      <w:bookmarkStart w:id="336" w:name="_Toc137904770"/>
      <w:bookmarkStart w:id="337" w:name="_Toc137905700"/>
      <w:bookmarkStart w:id="338" w:name="_Toc137905875"/>
      <w:bookmarkStart w:id="339" w:name="_Toc138241445"/>
      <w:r>
        <w:t>Processamento de Documentos</w:t>
      </w:r>
      <w:bookmarkEnd w:id="331"/>
      <w:bookmarkEnd w:id="332"/>
      <w:bookmarkEnd w:id="333"/>
      <w:bookmarkEnd w:id="334"/>
      <w:bookmarkEnd w:id="335"/>
      <w:bookmarkEnd w:id="336"/>
      <w:bookmarkEnd w:id="337"/>
      <w:bookmarkEnd w:id="338"/>
      <w:bookmarkEnd w:id="339"/>
      <w:r>
        <w:t xml:space="preserve"> </w:t>
      </w:r>
    </w:p>
    <w:p w14:paraId="59C1BE85" w14:textId="183F34C4" w:rsidR="00710B6D" w:rsidRDefault="00710B6D" w:rsidP="00462721">
      <w:pPr>
        <w:spacing w:line="360" w:lineRule="auto"/>
        <w:ind w:firstLine="360"/>
      </w:pPr>
      <w:bookmarkStart w:id="340"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167BBA">
        <w:t xml:space="preserve">Figura </w:t>
      </w:r>
      <w:r w:rsidR="00167BBA">
        <w:rPr>
          <w:noProof/>
        </w:rPr>
        <w:t>12</w:t>
      </w:r>
      <w:r>
        <w:fldChar w:fldCharType="end"/>
      </w:r>
      <w:r>
        <w:t>, descrito abaixo:</w:t>
      </w:r>
    </w:p>
    <w:bookmarkEnd w:id="340"/>
    <w:p w14:paraId="1C64D21C" w14:textId="60A51012" w:rsidR="00710B6D" w:rsidRDefault="00710B6D" w:rsidP="0029725D">
      <w:pPr>
        <w:pStyle w:val="ListParagraph"/>
        <w:numPr>
          <w:ilvl w:val="0"/>
          <w:numId w:val="22"/>
        </w:numPr>
        <w:spacing w:line="360" w:lineRule="auto"/>
      </w:pPr>
      <w:r>
        <w:t>Escolha do Documento a processar;</w:t>
      </w:r>
    </w:p>
    <w:p w14:paraId="4A2BA88B" w14:textId="1128D630"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167BBA">
        <w:t xml:space="preserve">Figura </w:t>
      </w:r>
      <w:r w:rsidR="00167BBA">
        <w:rPr>
          <w:noProof/>
        </w:rPr>
        <w:t>13</w:t>
      </w:r>
      <w:r w:rsidR="000633F8">
        <w:fldChar w:fldCharType="end"/>
      </w:r>
      <w:r w:rsidR="000633F8">
        <w:t>;</w:t>
      </w:r>
    </w:p>
    <w:p w14:paraId="07EDB91C" w14:textId="1424E587"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as </w:t>
      </w:r>
      <w:r w:rsidR="00FD0850" w:rsidRPr="0056765F">
        <w:rPr>
          <w:i/>
          <w:iCs/>
        </w:rPr>
        <w:t>n</w:t>
      </w:r>
      <w:r w:rsidRPr="0056765F">
        <w:rPr>
          <w:i/>
          <w:iCs/>
        </w:rPr>
        <w:t xml:space="preserve"> </w:t>
      </w:r>
      <w:r>
        <w:t>posições pré-definidas</w:t>
      </w:r>
      <w:r w:rsidR="008D63DC">
        <w:t xml:space="preserve">, cujo são definidas pelo utilizador, </w:t>
      </w:r>
      <w:r>
        <w:t xml:space="preserve">calcula-se as </w:t>
      </w:r>
      <w:r w:rsidR="000633F8">
        <w:t xml:space="preserve">novas </w:t>
      </w:r>
      <w:r>
        <w:t>posições</w:t>
      </w:r>
      <w:r w:rsidR="008D63DC">
        <w:t xml:space="preserve"> aleatórias</w:t>
      </w:r>
      <w:r w:rsidR="000633F8">
        <w:t xml:space="preserve"> (</w:t>
      </w:r>
      <w:r w:rsidR="000633F8" w:rsidRPr="0056765F">
        <w:rPr>
          <w:i/>
          <w:iCs/>
        </w:rPr>
        <w:t>r</w:t>
      </w:r>
      <w:r w:rsidR="007107E2">
        <w:rPr>
          <w:i/>
          <w:iCs/>
        </w:rPr>
        <w:t>-right</w:t>
      </w:r>
      <w:r w:rsidR="000633F8" w:rsidRPr="0056765F">
        <w:rPr>
          <w:i/>
          <w:iCs/>
        </w:rPr>
        <w:t>, l</w:t>
      </w:r>
      <w:r w:rsidR="007107E2">
        <w:rPr>
          <w:i/>
          <w:iCs/>
        </w:rPr>
        <w:t>-left</w:t>
      </w:r>
      <w:r w:rsidR="000633F8" w:rsidRPr="0056765F">
        <w:rPr>
          <w:i/>
          <w:iCs/>
        </w:rPr>
        <w:t>, b</w:t>
      </w:r>
      <w:r w:rsidR="007107E2">
        <w:rPr>
          <w:i/>
          <w:iCs/>
        </w:rPr>
        <w:t>-bottom</w:t>
      </w:r>
      <w:r w:rsidR="000633F8">
        <w:t>)</w:t>
      </w:r>
      <w:r w:rsidR="008D63DC">
        <w:t xml:space="preserve">, que são uma analogia para os quadrados de posição do </w:t>
      </w:r>
      <w:r w:rsidR="007107E2">
        <w:t>QR Code, que contêm 3 quadrados de posição, sendo que a posição “</w:t>
      </w:r>
      <w:r w:rsidR="007107E2" w:rsidRPr="007107E2">
        <w:rPr>
          <w:i/>
          <w:iCs/>
        </w:rPr>
        <w:t>r</w:t>
      </w:r>
      <w:r w:rsidR="007107E2">
        <w:t>” é o quadrado de posição na margem superior direita, o “</w:t>
      </w:r>
      <w:r w:rsidR="007107E2" w:rsidRPr="007107E2">
        <w:rPr>
          <w:i/>
          <w:iCs/>
        </w:rPr>
        <w:t>l</w:t>
      </w:r>
      <w:r w:rsidR="007107E2">
        <w:t>” a margem superior esquerda do quadrado de posição, o “</w:t>
      </w:r>
      <w:r w:rsidR="007107E2" w:rsidRPr="007107E2">
        <w:rPr>
          <w:i/>
          <w:iCs/>
        </w:rPr>
        <w:t>b</w:t>
      </w:r>
      <w:r w:rsidR="007107E2">
        <w:t>” a margem inferior esquerda,</w:t>
      </w:r>
      <w:r w:rsidR="008D63DC">
        <w:t xml:space="preserve"> através de um conjunto de intervalo de valores inteiro, por exemplo, 70 (0-70)</w:t>
      </w:r>
      <w:r>
        <w:t xml:space="preserve"> </w:t>
      </w:r>
      <w:r w:rsidR="000633F8">
        <w:t>, onde cada valor do</w:t>
      </w:r>
      <w:r w:rsidR="000633F8" w:rsidRPr="0056765F">
        <w:rPr>
          <w:i/>
          <w:iCs/>
        </w:rPr>
        <w:t xml:space="preserve"> x</w:t>
      </w:r>
      <w:r w:rsidR="000633F8">
        <w:t xml:space="preserve"> e </w:t>
      </w:r>
      <w:r w:rsidR="000633F8" w:rsidRPr="0056765F">
        <w:rPr>
          <w:i/>
          <w:iCs/>
        </w:rPr>
        <w:t>y</w:t>
      </w:r>
      <w:r w:rsidR="000633F8">
        <w:t xml:space="preserve"> </w:t>
      </w:r>
      <w:r w:rsidR="007107E2">
        <w:t>é aleatório</w:t>
      </w:r>
      <w:r w:rsidR="000633F8">
        <w:t>;</w:t>
      </w:r>
    </w:p>
    <w:p w14:paraId="45E32E21" w14:textId="37D3E0B2" w:rsidR="00710B6D" w:rsidRDefault="00710B6D" w:rsidP="00710B6D">
      <w:pPr>
        <w:pStyle w:val="ListParagraph"/>
        <w:numPr>
          <w:ilvl w:val="0"/>
          <w:numId w:val="22"/>
        </w:numPr>
        <w:spacing w:line="360" w:lineRule="auto"/>
      </w:pPr>
      <w:r>
        <w:t>Criação do código de barras</w:t>
      </w:r>
      <w:r w:rsidR="008B1635">
        <w:t>, contendo um identificador do documento onde está inserido numa base de dados interna ou externa;</w:t>
      </w:r>
    </w:p>
    <w:p w14:paraId="322DE561" w14:textId="7D4BD513" w:rsidR="00710B6D" w:rsidRDefault="008B1635" w:rsidP="000633F8">
      <w:pPr>
        <w:pStyle w:val="ListParagraph"/>
        <w:numPr>
          <w:ilvl w:val="0"/>
          <w:numId w:val="22"/>
        </w:numPr>
        <w:spacing w:line="360" w:lineRule="auto"/>
      </w:pPr>
      <w:r>
        <w:t>Inserção</w:t>
      </w:r>
      <w:r w:rsidR="00710B6D">
        <w:t xml:space="preserve"> do código de barras </w:t>
      </w:r>
      <w:r w:rsidR="007107E2">
        <w:t>n</w:t>
      </w:r>
      <w:r>
        <w:t>o</w:t>
      </w:r>
      <w:r w:rsidR="00710B6D">
        <w:t xml:space="preserve"> ficheiro </w:t>
      </w:r>
      <w:r>
        <w:t>duplicado do original, dando origem a um novo ficheiro</w:t>
      </w:r>
      <w:r w:rsidR="0056765F">
        <w:t>.</w:t>
      </w:r>
    </w:p>
    <w:p w14:paraId="5A8286D0" w14:textId="4A1DFEC0"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r w:rsidR="0056765F" w:rsidRPr="0056765F">
        <w:rPr>
          <w:i/>
          <w:iCs/>
        </w:rPr>
        <w:t>n</w:t>
      </w:r>
      <w:r w:rsidR="009C2AC8">
        <w:t xml:space="preserve"> pontos pré-definidos, contudo estes em ficheiros digitais eram difíceis de compreender ou até mesmo desvaneciam a cor, levando à sua remoção e </w:t>
      </w:r>
      <w:r w:rsidR="007107E2">
        <w:t>criação</w:t>
      </w:r>
      <w:r w:rsidR="009C2AC8">
        <w:t xml:space="preserve">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0A03BA12" w:rsidR="00710B6D" w:rsidRDefault="00710B6D" w:rsidP="00710B6D">
      <w:pPr>
        <w:pStyle w:val="Caption"/>
        <w:jc w:val="center"/>
      </w:pPr>
      <w:bookmarkStart w:id="341" w:name="_Ref136435775"/>
      <w:bookmarkStart w:id="342" w:name="_Ref136527130"/>
      <w:bookmarkStart w:id="343" w:name="_Toc138241481"/>
      <w:r>
        <w:t xml:space="preserve">Figura </w:t>
      </w:r>
      <w:r>
        <w:fldChar w:fldCharType="begin"/>
      </w:r>
      <w:r>
        <w:instrText xml:space="preserve"> SEQ Figura \* ARABIC </w:instrText>
      </w:r>
      <w:r>
        <w:fldChar w:fldCharType="separate"/>
      </w:r>
      <w:r w:rsidR="00167BBA">
        <w:rPr>
          <w:noProof/>
        </w:rPr>
        <w:t>12</w:t>
      </w:r>
      <w:r>
        <w:fldChar w:fldCharType="end"/>
      </w:r>
      <w:bookmarkEnd w:id="341"/>
      <w:r>
        <w:t xml:space="preserve"> - Diagrama de Fluxo do Processamento de um Documento</w:t>
      </w:r>
      <w:bookmarkEnd w:id="342"/>
      <w:bookmarkEnd w:id="343"/>
    </w:p>
    <w:p w14:paraId="6CC41945" w14:textId="77777777" w:rsidR="000633F8" w:rsidRDefault="000633F8" w:rsidP="000633F8">
      <w:pPr>
        <w:keepNext/>
        <w:jc w:val="center"/>
      </w:pPr>
      <w:r w:rsidRPr="00B6084D">
        <w:rPr>
          <w:noProof/>
        </w:rPr>
        <w:lastRenderedPageBreak/>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43462801" w:rsidR="00710B6D" w:rsidRDefault="000633F8" w:rsidP="00930B0E">
      <w:pPr>
        <w:pStyle w:val="Caption"/>
        <w:jc w:val="center"/>
      </w:pPr>
      <w:bookmarkStart w:id="344" w:name="_Ref136527683"/>
      <w:bookmarkStart w:id="345" w:name="_Toc135860621"/>
      <w:bookmarkStart w:id="346" w:name="_Toc138241482"/>
      <w:r>
        <w:t xml:space="preserve">Figura </w:t>
      </w:r>
      <w:r>
        <w:fldChar w:fldCharType="begin"/>
      </w:r>
      <w:r>
        <w:instrText xml:space="preserve"> SEQ Figura \* ARABIC </w:instrText>
      </w:r>
      <w:r>
        <w:fldChar w:fldCharType="separate"/>
      </w:r>
      <w:r w:rsidR="00167BBA">
        <w:rPr>
          <w:noProof/>
        </w:rPr>
        <w:t>13</w:t>
      </w:r>
      <w:r>
        <w:fldChar w:fldCharType="end"/>
      </w:r>
      <w:bookmarkEnd w:id="344"/>
      <w:r>
        <w:t xml:space="preserve"> - Representação dos Valores dos Caracteres</w:t>
      </w:r>
      <w:bookmarkEnd w:id="345"/>
      <w:bookmarkEnd w:id="346"/>
    </w:p>
    <w:p w14:paraId="3C48FD3A" w14:textId="297373D1" w:rsidR="00930B0E" w:rsidRPr="00930B0E" w:rsidRDefault="00930B0E" w:rsidP="0056765F">
      <w:pPr>
        <w:jc w:val="left"/>
        <w:rPr>
          <w:lang w:eastAsia="en-US"/>
        </w:rPr>
      </w:pPr>
    </w:p>
    <w:p w14:paraId="2F6A0B9B" w14:textId="5AF86B8C" w:rsidR="00735206" w:rsidRDefault="00735206" w:rsidP="00462721">
      <w:pPr>
        <w:pStyle w:val="Subtitle"/>
        <w:numPr>
          <w:ilvl w:val="1"/>
          <w:numId w:val="32"/>
        </w:numPr>
        <w:spacing w:line="360" w:lineRule="auto"/>
      </w:pPr>
      <w:r>
        <w:tab/>
      </w:r>
      <w:bookmarkStart w:id="347" w:name="_Toc137898890"/>
      <w:bookmarkStart w:id="348" w:name="_Toc137899683"/>
      <w:bookmarkStart w:id="349" w:name="_Toc137901012"/>
      <w:bookmarkStart w:id="350" w:name="_Toc137903359"/>
      <w:bookmarkStart w:id="351" w:name="_Toc137904707"/>
      <w:bookmarkStart w:id="352" w:name="_Toc137904771"/>
      <w:bookmarkStart w:id="353" w:name="_Toc137905701"/>
      <w:bookmarkStart w:id="354" w:name="_Toc137905876"/>
      <w:bookmarkStart w:id="355" w:name="_Toc138241446"/>
      <w:r>
        <w:t>Verificação de Documentos Impressos</w:t>
      </w:r>
      <w:bookmarkEnd w:id="347"/>
      <w:bookmarkEnd w:id="348"/>
      <w:bookmarkEnd w:id="349"/>
      <w:bookmarkEnd w:id="350"/>
      <w:bookmarkEnd w:id="351"/>
      <w:bookmarkEnd w:id="352"/>
      <w:bookmarkEnd w:id="353"/>
      <w:bookmarkEnd w:id="354"/>
      <w:bookmarkEnd w:id="355"/>
    </w:p>
    <w:p w14:paraId="62775A30" w14:textId="24AE9A45" w:rsidR="00735206" w:rsidRDefault="00CB59D4" w:rsidP="00462721">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167BBA">
        <w:t xml:space="preserve">Figura </w:t>
      </w:r>
      <w:r w:rsidR="00167BBA">
        <w:rPr>
          <w:noProof/>
        </w:rPr>
        <w:t>14</w:t>
      </w:r>
      <w:r>
        <w:fldChar w:fldCharType="end"/>
      </w:r>
      <w:r w:rsidRPr="00CB59D4">
        <w:t>, descrito abaixo:</w:t>
      </w:r>
    </w:p>
    <w:p w14:paraId="7B6571A2" w14:textId="47D079DC" w:rsidR="00CB59D4" w:rsidRDefault="00CB59D4" w:rsidP="00CB59D4">
      <w:pPr>
        <w:pStyle w:val="ListParagraph"/>
        <w:numPr>
          <w:ilvl w:val="0"/>
          <w:numId w:val="23"/>
        </w:numPr>
        <w:spacing w:line="360" w:lineRule="auto"/>
        <w:rPr>
          <w:lang w:val="pt-BR"/>
        </w:rPr>
      </w:pPr>
      <w:r>
        <w:rPr>
          <w:lang w:val="pt-BR"/>
        </w:rPr>
        <w:t>Escolha do ficheiro a examinar,</w:t>
      </w:r>
      <w:r w:rsidR="006D13FE">
        <w:rPr>
          <w:lang w:val="pt-BR"/>
        </w:rPr>
        <w:t xml:space="preserve"> cujo o ficheiro</w:t>
      </w:r>
      <w:r>
        <w:rPr>
          <w:lang w:val="pt-BR"/>
        </w:rPr>
        <w:t xml:space="preserve"> pode</w:t>
      </w:r>
      <w:r w:rsidR="006D13FE">
        <w:rPr>
          <w:lang w:val="pt-BR"/>
        </w:rPr>
        <w:t xml:space="preserve"> ser impresso, que pode levar a uma digitalização do mesmo, ou não impresso</w:t>
      </w:r>
      <w:r w:rsidR="0063078D">
        <w:rPr>
          <w:lang w:val="pt-BR"/>
        </w:rPr>
        <w:t>.</w:t>
      </w:r>
      <w:r>
        <w:rPr>
          <w:lang w:val="pt-BR"/>
        </w:rPr>
        <w:t xml:space="preserve"> </w:t>
      </w:r>
      <w:r w:rsidR="0063078D">
        <w:rPr>
          <w:lang w:val="pt-BR"/>
        </w:rPr>
        <w:t>N</w:t>
      </w:r>
      <w:r>
        <w:rPr>
          <w:lang w:val="pt-BR"/>
        </w:rPr>
        <w:t xml:space="preserve">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5FD79D2A" w:rsidR="00CB59D4" w:rsidRDefault="00CB59D4" w:rsidP="00CB59D4">
      <w:pPr>
        <w:pStyle w:val="ListParagraph"/>
        <w:numPr>
          <w:ilvl w:val="0"/>
          <w:numId w:val="23"/>
        </w:numPr>
        <w:spacing w:line="360" w:lineRule="auto"/>
        <w:rPr>
          <w:lang w:val="pt-BR"/>
        </w:rPr>
      </w:pPr>
      <w:r>
        <w:rPr>
          <w:lang w:val="pt-BR"/>
        </w:rPr>
        <w:t>Leitura do código de barras para descodificar a informação contida nele, se o identificador</w:t>
      </w:r>
      <w:r w:rsidR="002C49A6">
        <w:rPr>
          <w:lang w:val="pt-BR"/>
        </w:rPr>
        <w:t xml:space="preserve"> </w:t>
      </w:r>
      <w:r>
        <w:rPr>
          <w:lang w:val="pt-BR"/>
        </w:rPr>
        <w:t xml:space="preserve">(id) do ficheiro estiver na base de dados e tiver sido aceite ou rejeitado a marca de água. </w:t>
      </w:r>
      <w:r w:rsidR="00930B0E">
        <w:rPr>
          <w:lang w:val="pt-BR"/>
        </w:rPr>
        <w:t xml:space="preserve">Devolve-se alguns metadados ao utilizador e este faz uma verificação rápida de um conjunto de informações acerca do documento tal como utilizador que </w:t>
      </w:r>
      <w:r w:rsidR="006D13FE">
        <w:rPr>
          <w:lang w:val="pt-BR"/>
        </w:rPr>
        <w:t>assinou o documento</w:t>
      </w:r>
      <w:r w:rsidR="00930B0E">
        <w:rPr>
          <w:lang w:val="pt-BR"/>
        </w:rPr>
        <w:t xml:space="preserve"> e posto atual</w:t>
      </w:r>
      <w:r w:rsidR="006D13FE">
        <w:rPr>
          <w:lang w:val="pt-BR"/>
        </w:rPr>
        <w:t>, onde se encontra o documento</w:t>
      </w:r>
      <w:r>
        <w:rPr>
          <w:lang w:val="pt-BR"/>
        </w:rPr>
        <w:t>;</w:t>
      </w:r>
    </w:p>
    <w:p w14:paraId="0398BB49" w14:textId="7261DEEB" w:rsidR="00A87818" w:rsidRDefault="00CB59D4" w:rsidP="00A87818">
      <w:pPr>
        <w:pStyle w:val="ListParagraph"/>
        <w:keepNext/>
        <w:numPr>
          <w:ilvl w:val="0"/>
          <w:numId w:val="23"/>
        </w:numPr>
        <w:spacing w:line="360" w:lineRule="auto"/>
      </w:pPr>
      <w:r w:rsidRPr="00A87818">
        <w:rPr>
          <w:lang w:val="pt-BR"/>
        </w:rPr>
        <w:t>Verificação de integridade do documento caso a verificação dê errado</w:t>
      </w:r>
      <w:r w:rsidR="00930B0E" w:rsidRPr="00A87818">
        <w:rPr>
          <w:lang w:val="pt-BR"/>
        </w:rPr>
        <w:t>, ou o utilizador queira</w:t>
      </w:r>
      <w:r w:rsidR="002C49A6">
        <w:rPr>
          <w:lang w:val="pt-BR"/>
        </w:rPr>
        <w:t xml:space="preserve"> pode</w:t>
      </w:r>
      <w:r w:rsidR="00930B0E" w:rsidRPr="00A87818">
        <w:rPr>
          <w:lang w:val="pt-BR"/>
        </w:rPr>
        <w:t xml:space="preserve">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exist</w:t>
      </w:r>
      <w:r w:rsidR="002C49A6">
        <w:rPr>
          <w:lang w:val="pt-BR"/>
        </w:rPr>
        <w:t>em</w:t>
      </w:r>
      <w:r w:rsidR="00930B0E" w:rsidRPr="00A87818">
        <w:rPr>
          <w:lang w:val="pt-BR"/>
        </w:rPr>
        <w:t xml:space="preserve"> vários pontos de interseção inseridos na mesma letra, só que com valores diferentes, o que dificultava na visualização</w:t>
      </w:r>
      <w:r w:rsidR="002C49A6">
        <w:rPr>
          <w:lang w:val="pt-BR"/>
        </w:rPr>
        <w:t xml:space="preserve"> da integridade</w:t>
      </w:r>
      <w:r w:rsidR="00930B0E" w:rsidRPr="00A87818">
        <w:rPr>
          <w:lang w:val="pt-BR"/>
        </w:rPr>
        <w:t xml:space="preserve">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3BAEF1BF" w14:textId="088579A7" w:rsidR="0056765F" w:rsidRDefault="00710B6D" w:rsidP="00E4529A">
      <w:pPr>
        <w:pStyle w:val="ListParagraph"/>
        <w:keepNext/>
        <w:spacing w:line="360" w:lineRule="auto"/>
        <w:ind w:left="1080"/>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556CA37F" w:rsidR="0056765F" w:rsidRDefault="00710B6D" w:rsidP="003708A7">
      <w:pPr>
        <w:pStyle w:val="Caption"/>
        <w:jc w:val="center"/>
      </w:pPr>
      <w:bookmarkStart w:id="356" w:name="_Ref136435961"/>
      <w:bookmarkStart w:id="357" w:name="_Toc138241483"/>
      <w:r>
        <w:t xml:space="preserve">Figura </w:t>
      </w:r>
      <w:r>
        <w:fldChar w:fldCharType="begin"/>
      </w:r>
      <w:r>
        <w:instrText xml:space="preserve"> SEQ Figura \* ARABIC </w:instrText>
      </w:r>
      <w:r>
        <w:fldChar w:fldCharType="separate"/>
      </w:r>
      <w:r w:rsidR="00167BBA">
        <w:rPr>
          <w:noProof/>
        </w:rPr>
        <w:t>14</w:t>
      </w:r>
      <w:r>
        <w:fldChar w:fldCharType="end"/>
      </w:r>
      <w:bookmarkEnd w:id="356"/>
      <w:r>
        <w:t xml:space="preserve"> - Diagrama de Fluxo da Averiguação de um Documento</w:t>
      </w:r>
      <w:bookmarkEnd w:id="357"/>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628A5D17" w:rsidR="003C4E1C" w:rsidRDefault="00D24698" w:rsidP="00462721">
      <w:pPr>
        <w:pStyle w:val="Heading1"/>
        <w:numPr>
          <w:ilvl w:val="0"/>
          <w:numId w:val="32"/>
        </w:numPr>
        <w:spacing w:line="360" w:lineRule="auto"/>
        <w:rPr>
          <w:rFonts w:eastAsia="Arial MT"/>
          <w:lang w:eastAsia="en-US"/>
        </w:rPr>
      </w:pPr>
      <w:bookmarkStart w:id="358" w:name="_Toc137898891"/>
      <w:bookmarkStart w:id="359" w:name="_Toc137899684"/>
      <w:bookmarkStart w:id="360" w:name="_Toc137901013"/>
      <w:bookmarkStart w:id="361" w:name="_Toc137903360"/>
      <w:bookmarkStart w:id="362" w:name="_Toc137904708"/>
      <w:bookmarkStart w:id="363" w:name="_Toc137904772"/>
      <w:bookmarkStart w:id="364" w:name="_Toc137905702"/>
      <w:bookmarkStart w:id="365" w:name="_Toc137905877"/>
      <w:bookmarkStart w:id="366" w:name="_Toc138241447"/>
      <w:bookmarkStart w:id="367" w:name="_Hlk110033960"/>
      <w:bookmarkStart w:id="368" w:name="_Hlk106727777"/>
      <w:bookmarkEnd w:id="328"/>
      <w:bookmarkEnd w:id="329"/>
      <w:bookmarkEnd w:id="330"/>
      <w:r>
        <w:rPr>
          <w:rFonts w:eastAsia="Arial MT"/>
          <w:lang w:eastAsia="en-US"/>
        </w:rPr>
        <w:lastRenderedPageBreak/>
        <w:t>Implementação</w:t>
      </w:r>
      <w:bookmarkEnd w:id="358"/>
      <w:bookmarkEnd w:id="359"/>
      <w:bookmarkEnd w:id="360"/>
      <w:bookmarkEnd w:id="361"/>
      <w:bookmarkEnd w:id="362"/>
      <w:bookmarkEnd w:id="363"/>
      <w:bookmarkEnd w:id="364"/>
      <w:bookmarkEnd w:id="365"/>
      <w:bookmarkEnd w:id="366"/>
    </w:p>
    <w:p w14:paraId="186A51AC" w14:textId="2EE29807" w:rsidR="00016652" w:rsidRDefault="001901A3" w:rsidP="00462721">
      <w:pPr>
        <w:spacing w:line="360" w:lineRule="auto"/>
        <w:ind w:firstLine="360"/>
        <w:rPr>
          <w:rFonts w:eastAsia="Arial MT"/>
          <w:lang w:eastAsia="en-US"/>
        </w:rPr>
      </w:pPr>
      <w:r>
        <w:rPr>
          <w:rFonts w:eastAsia="Arial MT"/>
          <w:lang w:eastAsia="en-US"/>
        </w:rPr>
        <w:t>Nest</w:t>
      </w:r>
      <w:r w:rsidR="00563784">
        <w:rPr>
          <w:rFonts w:eastAsia="Arial MT"/>
          <w:lang w:eastAsia="en-US"/>
        </w:rPr>
        <w:t>e</w:t>
      </w:r>
      <w:r>
        <w:rPr>
          <w:rFonts w:eastAsia="Arial MT"/>
          <w:lang w:eastAsia="en-US"/>
        </w:rPr>
        <w:t xml:space="preserve"> </w:t>
      </w:r>
      <w:r w:rsidR="00563784">
        <w:rPr>
          <w:rFonts w:eastAsia="Arial MT"/>
          <w:lang w:eastAsia="en-US"/>
        </w:rPr>
        <w:t>capítulo</w:t>
      </w:r>
      <w:r>
        <w:rPr>
          <w:rFonts w:eastAsia="Arial MT"/>
          <w:lang w:eastAsia="en-US"/>
        </w:rPr>
        <w:t xml:space="preserve">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C5084B">
      <w:pPr>
        <w:pStyle w:val="Subtitle"/>
        <w:numPr>
          <w:ilvl w:val="1"/>
          <w:numId w:val="32"/>
        </w:numPr>
        <w:spacing w:line="360" w:lineRule="auto"/>
        <w:rPr>
          <w:rFonts w:eastAsia="Arial MT"/>
          <w:lang w:eastAsia="en-US"/>
        </w:rPr>
      </w:pPr>
      <w:r>
        <w:rPr>
          <w:rFonts w:eastAsia="Arial MT"/>
          <w:lang w:eastAsia="en-US"/>
        </w:rPr>
        <w:tab/>
      </w:r>
      <w:bookmarkStart w:id="369" w:name="_Toc137898892"/>
      <w:bookmarkStart w:id="370" w:name="_Toc137899685"/>
      <w:bookmarkStart w:id="371" w:name="_Toc137901014"/>
      <w:bookmarkStart w:id="372" w:name="_Toc137903361"/>
      <w:bookmarkStart w:id="373" w:name="_Toc137904709"/>
      <w:bookmarkStart w:id="374" w:name="_Toc137904773"/>
      <w:bookmarkStart w:id="375" w:name="_Toc137905703"/>
      <w:bookmarkStart w:id="376" w:name="_Toc137905878"/>
      <w:bookmarkStart w:id="377" w:name="_Toc138241448"/>
      <w:r>
        <w:rPr>
          <w:rFonts w:eastAsia="Arial MT"/>
          <w:lang w:eastAsia="en-US"/>
        </w:rPr>
        <w:t>Linguagens de Programação</w:t>
      </w:r>
      <w:bookmarkEnd w:id="369"/>
      <w:bookmarkEnd w:id="370"/>
      <w:bookmarkEnd w:id="371"/>
      <w:bookmarkEnd w:id="372"/>
      <w:bookmarkEnd w:id="373"/>
      <w:bookmarkEnd w:id="374"/>
      <w:bookmarkEnd w:id="375"/>
      <w:bookmarkEnd w:id="376"/>
      <w:bookmarkEnd w:id="377"/>
    </w:p>
    <w:p w14:paraId="66D9A647" w14:textId="77777777" w:rsidR="003708A7" w:rsidRDefault="003708A7" w:rsidP="00C5084B">
      <w:pPr>
        <w:spacing w:line="360" w:lineRule="auto"/>
        <w:ind w:left="360"/>
        <w:rPr>
          <w:rFonts w:eastAsia="Arial MT"/>
          <w:lang w:eastAsia="en-US"/>
        </w:rPr>
      </w:pPr>
      <w:r>
        <w:rPr>
          <w:rFonts w:eastAsia="Arial MT"/>
          <w:lang w:eastAsia="en-US"/>
        </w:rPr>
        <w:t>Para o desenvolvimento do programa utilizou-se:</w:t>
      </w:r>
    </w:p>
    <w:p w14:paraId="1BF6AD7E" w14:textId="4619249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 xml:space="preserve">criação de Windows Forms (aplicações </w:t>
      </w:r>
      <w:r w:rsidR="006635DF" w:rsidRPr="003708A7">
        <w:rPr>
          <w:rFonts w:eastAsia="Arial MT"/>
          <w:lang w:eastAsia="en-US"/>
        </w:rPr>
        <w:t>Windows</w:t>
      </w:r>
      <w:r w:rsidRPr="003708A7">
        <w:rPr>
          <w:rFonts w:eastAsia="Arial MT"/>
          <w:lang w:eastAsia="en-US"/>
        </w:rPr>
        <w:t>)</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78" w:name="_Toc137898893"/>
      <w:bookmarkStart w:id="379" w:name="_Toc137899686"/>
      <w:bookmarkStart w:id="380" w:name="_Toc137901015"/>
      <w:bookmarkStart w:id="381" w:name="_Toc137903362"/>
      <w:bookmarkStart w:id="382" w:name="_Toc137904710"/>
      <w:bookmarkStart w:id="383" w:name="_Toc137904774"/>
      <w:bookmarkStart w:id="384" w:name="_Toc137905704"/>
      <w:bookmarkStart w:id="385" w:name="_Toc137905879"/>
      <w:bookmarkStart w:id="386" w:name="_Toc138241449"/>
      <w:r w:rsidR="00016652">
        <w:rPr>
          <w:rFonts w:eastAsia="Arial MT"/>
          <w:lang w:eastAsia="en-US"/>
        </w:rPr>
        <w:t>Arquitetura</w:t>
      </w:r>
      <w:bookmarkEnd w:id="378"/>
      <w:bookmarkEnd w:id="379"/>
      <w:bookmarkEnd w:id="380"/>
      <w:bookmarkEnd w:id="381"/>
      <w:bookmarkEnd w:id="382"/>
      <w:bookmarkEnd w:id="383"/>
      <w:bookmarkEnd w:id="384"/>
      <w:bookmarkEnd w:id="385"/>
      <w:bookmarkEnd w:id="386"/>
    </w:p>
    <w:p w14:paraId="565538EE" w14:textId="77460059" w:rsidR="00016652" w:rsidRDefault="003708A7" w:rsidP="00C5084B">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167BBA">
        <w:t xml:space="preserve">Figura </w:t>
      </w:r>
      <w:r w:rsidR="00167BBA">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46A201BA" w:rsidR="00016652" w:rsidRDefault="00E14C0D" w:rsidP="00016652">
      <w:pPr>
        <w:keepNext/>
        <w:ind w:firstLine="360"/>
        <w:jc w:val="center"/>
      </w:pPr>
      <w:r>
        <w:rPr>
          <w:noProof/>
        </w:rPr>
        <w:lastRenderedPageBreak/>
        <w:drawing>
          <wp:inline distT="0" distB="0" distL="0" distR="0" wp14:anchorId="50292A0A" wp14:editId="4DE3D1CD">
            <wp:extent cx="3933694" cy="4403750"/>
            <wp:effectExtent l="0" t="0" r="0" b="0"/>
            <wp:docPr id="758711078" name="Picture 1"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711078" name="Picture 1" descr="A picture containing text, diagram, screenshot, plan&#10;&#10;Description automatically generated"/>
                    <pic:cNvPicPr/>
                  </pic:nvPicPr>
                  <pic:blipFill>
                    <a:blip r:embed="rId60"/>
                    <a:stretch>
                      <a:fillRect/>
                    </a:stretch>
                  </pic:blipFill>
                  <pic:spPr>
                    <a:xfrm>
                      <a:off x="0" y="0"/>
                      <a:ext cx="3943180" cy="4414370"/>
                    </a:xfrm>
                    <a:prstGeom prst="rect">
                      <a:avLst/>
                    </a:prstGeom>
                  </pic:spPr>
                </pic:pic>
              </a:graphicData>
            </a:graphic>
          </wp:inline>
        </w:drawing>
      </w:r>
    </w:p>
    <w:p w14:paraId="7B85C4D6" w14:textId="06D06A31" w:rsidR="00B958D5" w:rsidRPr="00B958D5" w:rsidRDefault="00016652" w:rsidP="001C6CD0">
      <w:pPr>
        <w:pStyle w:val="Caption"/>
        <w:jc w:val="center"/>
      </w:pPr>
      <w:bookmarkStart w:id="387" w:name="_Ref136435077"/>
      <w:bookmarkStart w:id="388" w:name="_Toc138241484"/>
      <w:r>
        <w:t xml:space="preserve">Figura </w:t>
      </w:r>
      <w:r>
        <w:fldChar w:fldCharType="begin"/>
      </w:r>
      <w:r>
        <w:instrText xml:space="preserve"> SEQ Figura \* ARABIC </w:instrText>
      </w:r>
      <w:r>
        <w:fldChar w:fldCharType="separate"/>
      </w:r>
      <w:r w:rsidR="00167BBA">
        <w:rPr>
          <w:noProof/>
        </w:rPr>
        <w:t>15</w:t>
      </w:r>
      <w:r>
        <w:fldChar w:fldCharType="end"/>
      </w:r>
      <w:bookmarkEnd w:id="387"/>
      <w:r>
        <w:t xml:space="preserve"> - </w:t>
      </w:r>
      <w:r w:rsidRPr="00BC073F">
        <w:t xml:space="preserve">Arquitetura </w:t>
      </w:r>
      <w:r w:rsidR="00E43B84">
        <w:t>S</w:t>
      </w:r>
      <w:r w:rsidRPr="00BC073F">
        <w:t>olução</w:t>
      </w:r>
      <w:bookmarkStart w:id="389" w:name="_Hlk110086870"/>
      <w:bookmarkStart w:id="390" w:name="_Hlk110088068"/>
      <w:bookmarkEnd w:id="367"/>
      <w:bookmarkEnd w:id="368"/>
      <w:bookmarkEnd w:id="388"/>
    </w:p>
    <w:p w14:paraId="0B998E00" w14:textId="7F89C63C" w:rsidR="0086090C" w:rsidRPr="003C0DB1"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91" w:name="_Toc137898894"/>
      <w:bookmarkStart w:id="392" w:name="_Toc137899687"/>
      <w:bookmarkStart w:id="393" w:name="_Toc137901016"/>
      <w:bookmarkStart w:id="394" w:name="_Toc137903363"/>
      <w:bookmarkStart w:id="395" w:name="_Toc137904711"/>
      <w:bookmarkStart w:id="396" w:name="_Toc137904775"/>
      <w:bookmarkStart w:id="397" w:name="_Toc137905705"/>
      <w:bookmarkStart w:id="398" w:name="_Toc137905880"/>
      <w:bookmarkStart w:id="399" w:name="_Toc138241450"/>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391"/>
      <w:bookmarkEnd w:id="392"/>
      <w:bookmarkEnd w:id="393"/>
      <w:bookmarkEnd w:id="394"/>
      <w:bookmarkEnd w:id="395"/>
      <w:bookmarkEnd w:id="396"/>
      <w:bookmarkEnd w:id="397"/>
      <w:bookmarkEnd w:id="398"/>
      <w:bookmarkEnd w:id="399"/>
    </w:p>
    <w:p w14:paraId="07676450" w14:textId="7FBE0E8A" w:rsidR="0086090C" w:rsidRDefault="0086090C" w:rsidP="00C5084B">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581469B" w14:textId="420FA034" w:rsidR="001C6CD0"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7179195F" w:rsidR="006F1FD4" w:rsidRDefault="001C6CD0" w:rsidP="00C5084B">
      <w:pPr>
        <w:pStyle w:val="head3"/>
        <w:spacing w:line="360" w:lineRule="auto"/>
        <w:rPr>
          <w:rFonts w:eastAsia="Arial MT"/>
          <w:lang w:eastAsia="en-US"/>
        </w:rPr>
      </w:pPr>
      <w:bookmarkStart w:id="400" w:name="_Toc137898895"/>
      <w:bookmarkStart w:id="401" w:name="_Toc137899688"/>
      <w:bookmarkStart w:id="402" w:name="_Toc137901017"/>
      <w:bookmarkStart w:id="403" w:name="_Toc137903364"/>
      <w:bookmarkStart w:id="404" w:name="_Toc137904712"/>
      <w:bookmarkStart w:id="405" w:name="_Toc137904776"/>
      <w:bookmarkStart w:id="406" w:name="_Toc137905706"/>
      <w:bookmarkStart w:id="407" w:name="_Toc137905881"/>
      <w:bookmarkStart w:id="408" w:name="_Toc138241451"/>
      <w:r>
        <w:rPr>
          <w:rFonts w:eastAsia="Arial MT"/>
          <w:lang w:eastAsia="en-US"/>
        </w:rPr>
        <w:t>5.3.1</w:t>
      </w:r>
      <w:r w:rsidR="00C01DA2">
        <w:rPr>
          <w:rFonts w:eastAsia="Arial MT"/>
          <w:lang w:eastAsia="en-US"/>
        </w:rPr>
        <w:tab/>
      </w:r>
      <w:r>
        <w:rPr>
          <w:rFonts w:eastAsia="Arial MT"/>
          <w:lang w:eastAsia="en-US"/>
        </w:rPr>
        <w:t>Conversão para Bitmap</w:t>
      </w:r>
      <w:bookmarkEnd w:id="400"/>
      <w:bookmarkEnd w:id="401"/>
      <w:bookmarkEnd w:id="402"/>
      <w:bookmarkEnd w:id="403"/>
      <w:bookmarkEnd w:id="404"/>
      <w:bookmarkEnd w:id="405"/>
      <w:bookmarkEnd w:id="406"/>
      <w:bookmarkEnd w:id="407"/>
      <w:bookmarkEnd w:id="408"/>
    </w:p>
    <w:p w14:paraId="244F7F63" w14:textId="20664831" w:rsidR="001C6CD0" w:rsidRDefault="001C6CD0" w:rsidP="00C5084B">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167BBA">
        <w:t xml:space="preserve">Figura </w:t>
      </w:r>
      <w:r w:rsidR="00167BBA">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D09DA47" w14:textId="15092056" w:rsidR="00912890" w:rsidRPr="001C6CD0" w:rsidRDefault="00912890" w:rsidP="00A473B2">
      <w:pPr>
        <w:pStyle w:val="Caption"/>
        <w:jc w:val="center"/>
      </w:pPr>
      <w:bookmarkStart w:id="409" w:name="_Ref136541234"/>
      <w:bookmarkStart w:id="410" w:name="_Toc138241485"/>
      <w:r>
        <w:t xml:space="preserve">Figura </w:t>
      </w:r>
      <w:r>
        <w:fldChar w:fldCharType="begin"/>
      </w:r>
      <w:r>
        <w:instrText xml:space="preserve"> SEQ Figura \* ARABIC </w:instrText>
      </w:r>
      <w:r>
        <w:fldChar w:fldCharType="separate"/>
      </w:r>
      <w:r w:rsidR="00167BBA">
        <w:rPr>
          <w:noProof/>
        </w:rPr>
        <w:t>16</w:t>
      </w:r>
      <w:r>
        <w:fldChar w:fldCharType="end"/>
      </w:r>
      <w:bookmarkEnd w:id="409"/>
      <w:r>
        <w:t xml:space="preserve"> </w:t>
      </w:r>
      <w:r w:rsidR="008222EA">
        <w:t>-</w:t>
      </w:r>
      <w:r>
        <w:t xml:space="preserve"> Código para criar uma Imagem da primeira Página do PDF</w:t>
      </w:r>
      <w:bookmarkEnd w:id="410"/>
    </w:p>
    <w:p w14:paraId="7191327B" w14:textId="1B04E17C" w:rsidR="001C6CD0" w:rsidRDefault="001C6CD0" w:rsidP="00C5084B">
      <w:pPr>
        <w:pStyle w:val="head3"/>
        <w:spacing w:line="360" w:lineRule="auto"/>
        <w:rPr>
          <w:rFonts w:eastAsia="Arial MT"/>
          <w:lang w:eastAsia="en-US"/>
        </w:rPr>
      </w:pPr>
      <w:bookmarkStart w:id="411" w:name="_Toc137898896"/>
      <w:bookmarkStart w:id="412" w:name="_Toc137899689"/>
      <w:bookmarkStart w:id="413" w:name="_Toc137901018"/>
      <w:bookmarkStart w:id="414" w:name="_Toc137903365"/>
      <w:bookmarkStart w:id="415" w:name="_Toc137904713"/>
      <w:bookmarkStart w:id="416" w:name="_Toc137904777"/>
      <w:bookmarkStart w:id="417" w:name="_Toc137905707"/>
      <w:bookmarkStart w:id="418" w:name="_Toc137905882"/>
      <w:bookmarkStart w:id="419" w:name="_Toc138241452"/>
      <w:r>
        <w:rPr>
          <w:rFonts w:eastAsia="Arial MT"/>
          <w:lang w:eastAsia="en-US"/>
        </w:rPr>
        <w:lastRenderedPageBreak/>
        <w:t>5.3.2</w:t>
      </w:r>
      <w:r>
        <w:rPr>
          <w:rFonts w:eastAsia="Arial MT"/>
          <w:lang w:eastAsia="en-US"/>
        </w:rPr>
        <w:tab/>
        <w:t>Obter Dimensões</w:t>
      </w:r>
      <w:r w:rsidR="00912890">
        <w:rPr>
          <w:rFonts w:eastAsia="Arial MT"/>
          <w:lang w:eastAsia="en-US"/>
        </w:rPr>
        <w:t xml:space="preserve"> do PDF e da Imagem</w:t>
      </w:r>
      <w:bookmarkEnd w:id="411"/>
      <w:bookmarkEnd w:id="412"/>
      <w:bookmarkEnd w:id="413"/>
      <w:bookmarkEnd w:id="414"/>
      <w:bookmarkEnd w:id="415"/>
      <w:bookmarkEnd w:id="416"/>
      <w:bookmarkEnd w:id="417"/>
      <w:bookmarkEnd w:id="418"/>
      <w:bookmarkEnd w:id="419"/>
    </w:p>
    <w:p w14:paraId="465D5196" w14:textId="483B32C2" w:rsidR="001C6CD0" w:rsidRPr="00DF36DD" w:rsidRDefault="00912890" w:rsidP="00C5084B">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167BBA">
        <w:t xml:space="preserve">Figura </w:t>
      </w:r>
      <w:r w:rsidR="00167BBA">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656B12B1" w14:textId="3D5C2A5E" w:rsidR="00295F97" w:rsidRDefault="00912890" w:rsidP="00CB0276">
      <w:pPr>
        <w:pStyle w:val="Caption"/>
        <w:jc w:val="center"/>
      </w:pPr>
      <w:bookmarkStart w:id="420" w:name="_Ref136541702"/>
      <w:bookmarkStart w:id="421" w:name="_Toc138241486"/>
      <w:r>
        <w:t xml:space="preserve">Figura </w:t>
      </w:r>
      <w:r>
        <w:fldChar w:fldCharType="begin"/>
      </w:r>
      <w:r>
        <w:instrText xml:space="preserve"> SEQ Figura \* ARABIC </w:instrText>
      </w:r>
      <w:r>
        <w:fldChar w:fldCharType="separate"/>
      </w:r>
      <w:r w:rsidR="00167BBA">
        <w:rPr>
          <w:noProof/>
        </w:rPr>
        <w:t>17</w:t>
      </w:r>
      <w:r>
        <w:fldChar w:fldCharType="end"/>
      </w:r>
      <w:bookmarkEnd w:id="420"/>
      <w:r>
        <w:t xml:space="preserve"> - Código para obter as dimensões do documento PDF e da Imagem Convertida</w:t>
      </w:r>
      <w:bookmarkEnd w:id="421"/>
    </w:p>
    <w:p w14:paraId="6D423A86" w14:textId="77777777" w:rsidR="00CB0276" w:rsidRPr="00CB0276" w:rsidRDefault="00CB0276" w:rsidP="00CB0276">
      <w:pPr>
        <w:rPr>
          <w:lang w:eastAsia="en-US"/>
        </w:rPr>
      </w:pPr>
    </w:p>
    <w:p w14:paraId="54617990" w14:textId="09E0558C" w:rsidR="008222EA" w:rsidRDefault="008222EA" w:rsidP="00C5084B">
      <w:pPr>
        <w:pStyle w:val="head3"/>
        <w:spacing w:line="360" w:lineRule="auto"/>
        <w:rPr>
          <w:rFonts w:eastAsia="Arial MT"/>
          <w:lang w:eastAsia="en-US"/>
        </w:rPr>
      </w:pPr>
      <w:bookmarkStart w:id="422" w:name="_Toc137898897"/>
      <w:bookmarkStart w:id="423" w:name="_Toc137899690"/>
      <w:bookmarkStart w:id="424" w:name="_Toc137901019"/>
      <w:bookmarkStart w:id="425" w:name="_Toc137903366"/>
      <w:bookmarkStart w:id="426" w:name="_Toc137904714"/>
      <w:bookmarkStart w:id="427" w:name="_Toc137904778"/>
      <w:bookmarkStart w:id="428" w:name="_Toc137905708"/>
      <w:bookmarkStart w:id="429" w:name="_Toc137905883"/>
      <w:bookmarkStart w:id="430" w:name="_Toc138241453"/>
      <w:r>
        <w:rPr>
          <w:rFonts w:eastAsia="Arial MT"/>
          <w:lang w:eastAsia="en-US"/>
        </w:rPr>
        <w:t>5.3.</w:t>
      </w:r>
      <w:r w:rsidR="00563784">
        <w:rPr>
          <w:rFonts w:eastAsia="Arial MT"/>
          <w:lang w:eastAsia="en-US"/>
        </w:rPr>
        <w:t>3</w:t>
      </w:r>
      <w:r>
        <w:rPr>
          <w:rFonts w:eastAsia="Arial MT"/>
          <w:lang w:eastAsia="en-US"/>
        </w:rPr>
        <w:tab/>
        <w:t>Criação dos Pontos para o Sistema de Verificação</w:t>
      </w:r>
      <w:bookmarkEnd w:id="422"/>
      <w:bookmarkEnd w:id="423"/>
      <w:bookmarkEnd w:id="424"/>
      <w:bookmarkEnd w:id="425"/>
      <w:bookmarkEnd w:id="426"/>
      <w:bookmarkEnd w:id="427"/>
      <w:bookmarkEnd w:id="428"/>
      <w:bookmarkEnd w:id="429"/>
      <w:bookmarkEnd w:id="430"/>
    </w:p>
    <w:p w14:paraId="06D0450C" w14:textId="77777777" w:rsidR="00A473B2" w:rsidRDefault="008222EA" w:rsidP="00C5084B">
      <w:pPr>
        <w:spacing w:line="360" w:lineRule="auto"/>
        <w:ind w:firstLine="720"/>
        <w:rPr>
          <w:lang w:eastAsia="en-US"/>
        </w:rPr>
      </w:pPr>
      <w:r>
        <w:rPr>
          <w:lang w:eastAsia="en-US"/>
        </w:rPr>
        <w:t>Est</w:t>
      </w:r>
      <w:r w:rsidR="00563784">
        <w:rPr>
          <w:lang w:eastAsia="en-US"/>
        </w:rPr>
        <w:t>a secção</w:t>
      </w:r>
      <w:r w:rsidR="00295F97">
        <w:rPr>
          <w:lang w:eastAsia="en-US"/>
        </w:rPr>
        <w:t xml:space="preserve"> </w:t>
      </w:r>
      <w:r>
        <w:rPr>
          <w:lang w:eastAsia="en-US"/>
        </w:rPr>
        <w:t xml:space="preserve">tem como intuito </w:t>
      </w:r>
      <w:r w:rsidR="00A87818">
        <w:rPr>
          <w:lang w:eastAsia="en-US"/>
        </w:rPr>
        <w:t>mostrar</w:t>
      </w:r>
      <w:r>
        <w:rPr>
          <w:lang w:eastAsia="en-US"/>
        </w:rPr>
        <w:t xml:space="preserve"> </w:t>
      </w:r>
      <w:r w:rsidR="00563784">
        <w:rPr>
          <w:lang w:eastAsia="en-US"/>
        </w:rPr>
        <w:t xml:space="preserve">como são calculadas </w:t>
      </w:r>
      <w:r>
        <w:rPr>
          <w:lang w:eastAsia="en-US"/>
        </w:rPr>
        <w:t xml:space="preserve">as posições que irão dar origem aos segmentos de reta. </w:t>
      </w:r>
    </w:p>
    <w:p w14:paraId="2E2F6E80" w14:textId="1C13C6C9" w:rsidR="00A473B2" w:rsidRDefault="00A473B2" w:rsidP="00C5084B">
      <w:pPr>
        <w:spacing w:line="360" w:lineRule="auto"/>
        <w:ind w:firstLine="720"/>
        <w:rPr>
          <w:lang w:eastAsia="en-US"/>
        </w:rPr>
      </w:pPr>
      <w:r>
        <w:rPr>
          <w:lang w:eastAsia="en-US"/>
        </w:rPr>
        <w:t>Inicialmente, utilizava</w:t>
      </w:r>
      <w:r w:rsidR="00095332">
        <w:rPr>
          <w:lang w:eastAsia="en-US"/>
        </w:rPr>
        <w:t>m</w:t>
      </w:r>
      <w:r>
        <w:rPr>
          <w:lang w:eastAsia="en-US"/>
        </w:rPr>
        <w:t>-se os pontos dos quadrados de posição do QR Code como referência para a criação dos segmentos de reta, e como a versão utilizada (1), contém 3 quadrados, cri</w:t>
      </w:r>
      <w:r w:rsidR="00A6042C">
        <w:rPr>
          <w:lang w:eastAsia="en-US"/>
        </w:rPr>
        <w:t>aram</w:t>
      </w:r>
      <w:r>
        <w:rPr>
          <w:lang w:eastAsia="en-US"/>
        </w:rPr>
        <w:t>-se 3 pontos (r, l, b)</w:t>
      </w:r>
      <w:r w:rsidR="00A6042C">
        <w:rPr>
          <w:lang w:eastAsia="en-US"/>
        </w:rPr>
        <w:t>. Contudo</w:t>
      </w:r>
      <w:r w:rsidR="00095332">
        <w:rPr>
          <w:lang w:eastAsia="en-US"/>
        </w:rPr>
        <w:t xml:space="preserve">, </w:t>
      </w:r>
      <w:r w:rsidR="00A6042C">
        <w:rPr>
          <w:lang w:eastAsia="en-US"/>
        </w:rPr>
        <w:t>o QR Code</w:t>
      </w:r>
      <w:r w:rsidR="00095332">
        <w:rPr>
          <w:lang w:eastAsia="en-US"/>
        </w:rPr>
        <w:t xml:space="preserve"> foi posteriormente removido, mas</w:t>
      </w:r>
      <w:r w:rsidR="00A6042C">
        <w:rPr>
          <w:lang w:eastAsia="en-US"/>
        </w:rPr>
        <w:t xml:space="preserve"> optou-se por continuar a utilizar os pontos para reutilizar código</w:t>
      </w:r>
      <w:r w:rsidR="00095332">
        <w:rPr>
          <w:lang w:eastAsia="en-US"/>
        </w:rPr>
        <w:t>.</w:t>
      </w:r>
      <w:r w:rsidR="00A6042C">
        <w:rPr>
          <w:lang w:eastAsia="en-US"/>
        </w:rPr>
        <w:t xml:space="preserve"> </w:t>
      </w:r>
      <w:r w:rsidR="00095332">
        <w:rPr>
          <w:lang w:eastAsia="en-US"/>
        </w:rPr>
        <w:t>A</w:t>
      </w:r>
      <w:r w:rsidR="00A6042C">
        <w:rPr>
          <w:lang w:eastAsia="en-US"/>
        </w:rPr>
        <w:t>dicion</w:t>
      </w:r>
      <w:r w:rsidR="00095332">
        <w:rPr>
          <w:lang w:eastAsia="en-US"/>
        </w:rPr>
        <w:t>ou-se ainda</w:t>
      </w:r>
      <w:r w:rsidR="00A6042C">
        <w:rPr>
          <w:lang w:eastAsia="en-US"/>
        </w:rPr>
        <w:t xml:space="preserve"> um fator aleatório nas coordenadas </w:t>
      </w:r>
      <w:r w:rsidR="00A6042C">
        <w:rPr>
          <w:i/>
          <w:iCs/>
          <w:lang w:eastAsia="en-US"/>
        </w:rPr>
        <w:t>x</w:t>
      </w:r>
      <w:r w:rsidR="00A6042C">
        <w:rPr>
          <w:lang w:eastAsia="en-US"/>
        </w:rPr>
        <w:t xml:space="preserve"> e </w:t>
      </w:r>
      <w:r w:rsidR="00A6042C">
        <w:rPr>
          <w:i/>
          <w:iCs/>
          <w:lang w:eastAsia="en-US"/>
        </w:rPr>
        <w:t>y</w:t>
      </w:r>
      <w:r w:rsidR="00246692">
        <w:rPr>
          <w:lang w:eastAsia="en-US"/>
        </w:rPr>
        <w:t>,</w:t>
      </w:r>
      <w:r w:rsidR="007B049B">
        <w:rPr>
          <w:lang w:eastAsia="en-US"/>
        </w:rPr>
        <w:t xml:space="preserve"> que é gerado com base</w:t>
      </w:r>
      <w:r w:rsidR="00246692">
        <w:rPr>
          <w:lang w:eastAsia="en-US"/>
        </w:rPr>
        <w:t xml:space="preserve"> num conjunto de valores inteiros dado pelo utilizador, valores </w:t>
      </w:r>
      <w:r w:rsidR="007B049B">
        <w:rPr>
          <w:lang w:eastAsia="en-US"/>
        </w:rPr>
        <w:t xml:space="preserve">esses que </w:t>
      </w:r>
      <w:r w:rsidR="00246692">
        <w:rPr>
          <w:lang w:eastAsia="en-US"/>
        </w:rPr>
        <w:t>vão ser guardados na base de dados</w:t>
      </w:r>
      <w:r w:rsidR="00A6042C">
        <w:rPr>
          <w:lang w:eastAsia="en-US"/>
        </w:rPr>
        <w:t>.</w:t>
      </w:r>
    </w:p>
    <w:p w14:paraId="29F1A181" w14:textId="762FB8C0" w:rsidR="008222EA" w:rsidRDefault="008222EA" w:rsidP="00C5084B">
      <w:pPr>
        <w:spacing w:line="360" w:lineRule="auto"/>
        <w:ind w:firstLine="720"/>
        <w:rPr>
          <w:lang w:eastAsia="en-US"/>
        </w:rPr>
      </w:pPr>
      <w:r>
        <w:rPr>
          <w:lang w:eastAsia="en-US"/>
        </w:rPr>
        <w:t xml:space="preserve">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167BBA">
        <w:t xml:space="preserve">Figura </w:t>
      </w:r>
      <w:r w:rsidR="00167BBA">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167BBA">
        <w:t xml:space="preserve">Figura </w:t>
      </w:r>
      <w:r w:rsidR="00167BBA">
        <w:rPr>
          <w:noProof/>
        </w:rPr>
        <w:t>19</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167BBA">
        <w:t xml:space="preserve">Figura </w:t>
      </w:r>
      <w:r w:rsidR="00167BBA">
        <w:rPr>
          <w:noProof/>
        </w:rPr>
        <w:t>19</w:t>
      </w:r>
      <w:r>
        <w:rPr>
          <w:lang w:eastAsia="en-US"/>
        </w:rPr>
        <w:fldChar w:fldCharType="end"/>
      </w:r>
      <w:r>
        <w:rPr>
          <w:lang w:eastAsia="en-US"/>
        </w:rPr>
        <w:t xml:space="preserve"> </w:t>
      </w:r>
      <w:r w:rsidR="00A87818">
        <w:rPr>
          <w:lang w:eastAsia="en-US"/>
        </w:rPr>
        <w:t>exibe</w:t>
      </w:r>
      <w:r>
        <w:rPr>
          <w:lang w:eastAsia="en-US"/>
        </w:rPr>
        <w:t xml:space="preserve"> pontos, sendo que </w:t>
      </w:r>
      <w:r w:rsidR="00246692">
        <w:rPr>
          <w:lang w:eastAsia="en-US"/>
        </w:rPr>
        <w:t xml:space="preserve">cada </w:t>
      </w:r>
      <w:r>
        <w:rPr>
          <w:lang w:eastAsia="en-US"/>
        </w:rPr>
        <w:t>ponto</w:t>
      </w:r>
      <w:r w:rsidR="00E87D2D">
        <w:rPr>
          <w:lang w:eastAsia="en-US"/>
        </w:rPr>
        <w:t xml:space="preserve"> “</w:t>
      </w:r>
      <w:r w:rsidR="00E87D2D" w:rsidRPr="00E87D2D">
        <w:rPr>
          <w:i/>
          <w:iCs/>
          <w:lang w:eastAsia="en-US"/>
        </w:rPr>
        <w:t>p</w:t>
      </w:r>
      <w:r w:rsidR="00E87D2D">
        <w:rPr>
          <w:lang w:eastAsia="en-US"/>
        </w:rPr>
        <w:t>”</w:t>
      </w:r>
      <w:r>
        <w:rPr>
          <w:lang w:eastAsia="en-US"/>
        </w:rPr>
        <w:t xml:space="preserve"> tem as origens dos pontos das retas aleatórios</w:t>
      </w:r>
      <w:r w:rsidR="007B049B">
        <w:rPr>
          <w:lang w:eastAsia="en-US"/>
        </w:rPr>
        <w:t>.</w:t>
      </w:r>
      <w:r>
        <w:rPr>
          <w:lang w:eastAsia="en-US"/>
        </w:rPr>
        <w:t xml:space="preserve"> </w:t>
      </w:r>
      <w:r w:rsidR="007B049B">
        <w:rPr>
          <w:lang w:eastAsia="en-US"/>
        </w:rPr>
        <w:t>P</w:t>
      </w:r>
      <w:r>
        <w:rPr>
          <w:lang w:eastAsia="en-US"/>
        </w:rPr>
        <w:t xml:space="preserve">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167BBA">
        <w:t xml:space="preserve">Figura </w:t>
      </w:r>
      <w:r w:rsidR="00167BBA">
        <w:rPr>
          <w:noProof/>
        </w:rPr>
        <w:t>20</w:t>
      </w:r>
      <w:r>
        <w:rPr>
          <w:lang w:eastAsia="en-US"/>
        </w:rPr>
        <w:fldChar w:fldCharType="end"/>
      </w:r>
      <w:r>
        <w:rPr>
          <w:lang w:eastAsia="en-US"/>
        </w:rPr>
        <w:t xml:space="preserve"> representa a quantidade de espaçamento entre pontos no eixo dos</w:t>
      </w:r>
      <w:r w:rsidRPr="00563784">
        <w:rPr>
          <w:i/>
          <w:iCs/>
          <w:lang w:eastAsia="en-US"/>
        </w:rPr>
        <w:t xml:space="preserve"> x</w:t>
      </w:r>
      <w:r>
        <w:rPr>
          <w:lang w:eastAsia="en-US"/>
        </w:rPr>
        <w:t xml:space="preserve"> e </w:t>
      </w:r>
      <w:r w:rsidRPr="00563784">
        <w:rPr>
          <w:i/>
          <w:iCs/>
          <w:lang w:eastAsia="en-US"/>
        </w:rPr>
        <w:t>y</w:t>
      </w:r>
      <w:r>
        <w:rPr>
          <w:lang w:eastAsia="en-US"/>
        </w:rPr>
        <w:t>.</w:t>
      </w:r>
    </w:p>
    <w:p w14:paraId="3E10E0BF" w14:textId="5C8BD119" w:rsidR="00295F97" w:rsidRDefault="00A6042C" w:rsidP="00295F97">
      <w:pPr>
        <w:spacing w:line="360" w:lineRule="auto"/>
        <w:ind w:firstLine="720"/>
        <w:rPr>
          <w:lang w:eastAsia="en-US"/>
        </w:rPr>
      </w:pPr>
      <w:r>
        <w:rPr>
          <w:lang w:eastAsia="en-US"/>
        </w:rPr>
        <w:t xml:space="preserve">Em suma, o algoritmo vai calcular as posições pré-definidas (p - </w:t>
      </w:r>
      <w:r>
        <w:rPr>
          <w:lang w:eastAsia="en-US"/>
        </w:rPr>
        <w:fldChar w:fldCharType="begin"/>
      </w:r>
      <w:r>
        <w:rPr>
          <w:lang w:eastAsia="en-US"/>
        </w:rPr>
        <w:instrText xml:space="preserve"> REF _Ref136437691 \h </w:instrText>
      </w:r>
      <w:r>
        <w:rPr>
          <w:lang w:eastAsia="en-US"/>
        </w:rPr>
      </w:r>
      <w:r>
        <w:rPr>
          <w:lang w:eastAsia="en-US"/>
        </w:rPr>
        <w:fldChar w:fldCharType="separate"/>
      </w:r>
      <w:r w:rsidR="00167BBA">
        <w:t xml:space="preserve">Figura </w:t>
      </w:r>
      <w:r w:rsidR="00167BBA">
        <w:rPr>
          <w:noProof/>
        </w:rPr>
        <w:t>19</w:t>
      </w:r>
      <w:r>
        <w:rPr>
          <w:lang w:eastAsia="en-US"/>
        </w:rPr>
        <w:fldChar w:fldCharType="end"/>
      </w:r>
      <w:r>
        <w:rPr>
          <w:lang w:eastAsia="en-US"/>
        </w:rPr>
        <w:t xml:space="preserve">), com base nas coordenadas  do código de barras 128, adicionando a cada ponto (p), 3 novos pontos (r, l, b) com fator aleatório. </w:t>
      </w:r>
    </w:p>
    <w:p w14:paraId="051BF7B3" w14:textId="399ED841" w:rsidR="00A6042C" w:rsidRDefault="00A6042C" w:rsidP="00CB0276">
      <w:pPr>
        <w:spacing w:line="360" w:lineRule="auto"/>
        <w:ind w:firstLine="720"/>
        <w:rPr>
          <w:lang w:eastAsia="en-US"/>
        </w:rPr>
      </w:pPr>
      <w:r>
        <w:rPr>
          <w:lang w:eastAsia="en-US"/>
        </w:rPr>
        <w:t>Ou seja, imaginando-se que a coordenada do ponto da margem superior esquerda tem os valores (75,75) de seguida para cada dos 3 pontos restantes (r</w:t>
      </w:r>
      <w:r w:rsidR="00CB0276">
        <w:rPr>
          <w:lang w:eastAsia="en-US"/>
        </w:rPr>
        <w:t>, l, b</w:t>
      </w:r>
      <w:r>
        <w:rPr>
          <w:lang w:eastAsia="en-US"/>
        </w:rPr>
        <w:t xml:space="preserve">) vão ser escolhidos valores e espaçamento aleatório, </w:t>
      </w:r>
      <w:r>
        <w:rPr>
          <w:lang w:eastAsia="en-US"/>
        </w:rPr>
        <w:lastRenderedPageBreak/>
        <w:t>como por exemplo, r(25,0), l(0,25), b(25,25) de espaçamento, tendo as coordenadas finais:</w:t>
      </w:r>
      <w:r w:rsidR="00CB0276">
        <w:rPr>
          <w:lang w:eastAsia="en-US"/>
        </w:rPr>
        <w:t xml:space="preserve"> </w:t>
      </w:r>
      <w:r>
        <w:rPr>
          <w:lang w:eastAsia="en-US"/>
        </w:rPr>
        <w:t>r(75+25,75+0), l (75+0,75+25), b(75+25,75+25).</w:t>
      </w:r>
    </w:p>
    <w:p w14:paraId="774BAE0D" w14:textId="77777777" w:rsidR="00CB0276" w:rsidRDefault="00CB0276" w:rsidP="00CB0276">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8777"/>
      </w:tblGrid>
      <w:tr w:rsidR="008222EA" w:rsidRPr="007E31AB" w14:paraId="482EA1E5" w14:textId="77777777" w:rsidTr="008222EA">
        <w:tc>
          <w:tcPr>
            <w:tcW w:w="7418" w:type="dxa"/>
          </w:tcPr>
          <w:p w14:paraId="35CD8AF6"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Graphics g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Graphic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FromImag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bmp</w:t>
            </w:r>
            <w:r w:rsidRPr="00CB0276">
              <w:rPr>
                <w:rFonts w:ascii="Courier New" w:hAnsi="Courier New" w:cs="Courier New"/>
                <w:b/>
                <w:bCs/>
                <w:color w:val="000080"/>
                <w:sz w:val="20"/>
                <w:szCs w:val="20"/>
                <w:highlight w:val="white"/>
                <w:lang w:val="en-GB" w:eastAsia="en-GB"/>
              </w:rPr>
              <w:t>);</w:t>
            </w:r>
          </w:p>
          <w:p w14:paraId="2958C294"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Font drawFon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Aria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8</w:t>
            </w:r>
            <w:r w:rsidRPr="00CB0276">
              <w:rPr>
                <w:rFonts w:ascii="Courier New" w:hAnsi="Courier New" w:cs="Courier New"/>
                <w:b/>
                <w:bCs/>
                <w:color w:val="000080"/>
                <w:sz w:val="20"/>
                <w:szCs w:val="20"/>
                <w:highlight w:val="white"/>
                <w:lang w:val="en-GB" w:eastAsia="en-GB"/>
              </w:rPr>
              <w:t>);</w:t>
            </w:r>
          </w:p>
          <w:p w14:paraId="4D2D7EFB"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SolidBrush drawBrus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Solid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olo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Blue</w:t>
            </w:r>
            <w:r w:rsidRPr="00CB0276">
              <w:rPr>
                <w:rFonts w:ascii="Courier New" w:hAnsi="Courier New" w:cs="Courier New"/>
                <w:b/>
                <w:bCs/>
                <w:color w:val="000080"/>
                <w:sz w:val="20"/>
                <w:szCs w:val="20"/>
                <w:highlight w:val="white"/>
                <w:lang w:val="en-GB" w:eastAsia="en-GB"/>
              </w:rPr>
              <w:t>);</w:t>
            </w:r>
          </w:p>
          <w:p w14:paraId="656D4D81"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2D434467"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Dictionary</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gt;</w:t>
            </w:r>
            <w:r w:rsidRPr="00CB0276">
              <w:rPr>
                <w:rFonts w:ascii="Courier New" w:hAnsi="Courier New" w:cs="Courier New"/>
                <w:color w:val="000000"/>
                <w:sz w:val="20"/>
                <w:szCs w:val="20"/>
                <w:highlight w:val="white"/>
                <w:lang w:val="en-GB" w:eastAsia="en-GB"/>
              </w:rPr>
              <w:t xml:space="preserve"> circle_point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Dictionary</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gt;();</w:t>
            </w:r>
          </w:p>
          <w:p w14:paraId="08A3E489"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FF"/>
                <w:sz w:val="20"/>
                <w:szCs w:val="20"/>
                <w:highlight w:val="white"/>
                <w:lang w:val="en-GB" w:eastAsia="en-GB"/>
              </w:rPr>
              <w:t>fo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0</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i </w:t>
            </w:r>
            <w:r w:rsidRPr="00CB0276">
              <w:rPr>
                <w:rFonts w:ascii="Courier New" w:hAnsi="Courier New" w:cs="Courier New"/>
                <w:b/>
                <w:bCs/>
                <w:color w:val="000080"/>
                <w:sz w:val="20"/>
                <w:szCs w:val="20"/>
                <w:highlight w:val="white"/>
                <w:lang w:val="en-GB" w:eastAsia="en-GB"/>
              </w:rPr>
              <w:t>&lt;</w:t>
            </w:r>
            <w:r w:rsidRPr="00CB0276">
              <w:rPr>
                <w:rFonts w:ascii="Courier New" w:hAnsi="Courier New" w:cs="Courier New"/>
                <w:color w:val="000000"/>
                <w:sz w:val="20"/>
                <w:szCs w:val="20"/>
                <w:highlight w:val="white"/>
                <w:lang w:val="en-GB" w:eastAsia="en-GB"/>
              </w:rPr>
              <w:t xml:space="preserve"> number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i</w:t>
            </w:r>
            <w:r w:rsidRPr="00CB0276">
              <w:rPr>
                <w:rFonts w:ascii="Courier New" w:hAnsi="Courier New" w:cs="Courier New"/>
                <w:b/>
                <w:bCs/>
                <w:color w:val="000080"/>
                <w:sz w:val="20"/>
                <w:szCs w:val="20"/>
                <w:highlight w:val="white"/>
                <w:lang w:val="en-GB" w:eastAsia="en-GB"/>
              </w:rPr>
              <w:t>++)</w:t>
            </w:r>
          </w:p>
          <w:p w14:paraId="12830954"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80"/>
                <w:sz w:val="20"/>
                <w:szCs w:val="20"/>
                <w:highlight w:val="white"/>
                <w:lang w:val="en-GB" w:eastAsia="en-GB"/>
              </w:rPr>
              <w:t>{</w:t>
            </w:r>
          </w:p>
          <w:p w14:paraId="48099FC6" w14:textId="2461AFB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_circle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ition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pli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w:t>
            </w:r>
            <w:r w:rsidRPr="00CB0276">
              <w:rPr>
                <w:rFonts w:ascii="Courier New" w:hAnsi="Courier New" w:cs="Courier New"/>
                <w:b/>
                <w:bCs/>
                <w:color w:val="000080"/>
                <w:sz w:val="20"/>
                <w:szCs w:val="20"/>
                <w:highlight w:val="white"/>
                <w:lang w:val="en-GB" w:eastAsia="en-GB"/>
              </w:rPr>
              <w:t>);</w:t>
            </w:r>
          </w:p>
          <w:p w14:paraId="34435AFA" w14:textId="529E10A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os_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i</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pli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w:t>
            </w:r>
            <w:r w:rsidRPr="00CB0276">
              <w:rPr>
                <w:rFonts w:ascii="Courier New" w:hAnsi="Courier New" w:cs="Courier New"/>
                <w:b/>
                <w:bCs/>
                <w:color w:val="000080"/>
                <w:sz w:val="20"/>
                <w:szCs w:val="20"/>
                <w:highlight w:val="white"/>
                <w:lang w:val="en-GB" w:eastAsia="en-GB"/>
              </w:rPr>
              <w:t>);</w:t>
            </w:r>
          </w:p>
          <w:p w14:paraId="1705FFD1" w14:textId="14F20ACC"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rs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0</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Widt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w:t>
            </w:r>
            <w:r w:rsidRPr="00CB0276">
              <w:rPr>
                <w:rFonts w:ascii="Courier New" w:hAnsi="Courier New" w:cs="Courier New"/>
                <w:b/>
                <w:bCs/>
                <w:color w:val="000080"/>
                <w:sz w:val="20"/>
                <w:szCs w:val="20"/>
                <w:highlight w:val="white"/>
                <w:lang w:val="en-GB" w:eastAsia="en-GB"/>
              </w:rPr>
              <w:t>;</w:t>
            </w:r>
          </w:p>
          <w:p w14:paraId="5C33A3FB" w14:textId="2495011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00FF"/>
                <w:sz w:val="20"/>
                <w:szCs w:val="20"/>
                <w:highlight w:val="white"/>
                <w:lang w:val="en-GB" w:eastAsia="en-GB"/>
              </w:rPr>
              <w:t>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rs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circle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Heigh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h</w:t>
            </w:r>
            <w:r w:rsidRPr="00CB0276">
              <w:rPr>
                <w:rFonts w:ascii="Courier New" w:hAnsi="Courier New" w:cs="Courier New"/>
                <w:b/>
                <w:bCs/>
                <w:color w:val="000080"/>
                <w:sz w:val="20"/>
                <w:szCs w:val="20"/>
                <w:highlight w:val="white"/>
                <w:lang w:val="en-GB" w:eastAsia="en-GB"/>
              </w:rPr>
              <w:t>;</w:t>
            </w:r>
          </w:p>
          <w:p w14:paraId="4426B0B8"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1B566933" w14:textId="03568B3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Random random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p>
          <w:p w14:paraId="5D0E81A6" w14:textId="2A26C27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randomX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Nex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min_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max_random</w:t>
            </w:r>
            <w:r w:rsidRPr="00CB0276">
              <w:rPr>
                <w:rFonts w:ascii="Courier New" w:hAnsi="Courier New" w:cs="Courier New"/>
                <w:b/>
                <w:bCs/>
                <w:color w:val="000080"/>
                <w:sz w:val="20"/>
                <w:szCs w:val="20"/>
                <w:highlight w:val="white"/>
                <w:lang w:val="en-GB" w:eastAsia="en-GB"/>
              </w:rPr>
              <w:t>);</w:t>
            </w:r>
          </w:p>
          <w:p w14:paraId="10909905" w14:textId="2BFF7679"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int</w:t>
            </w:r>
            <w:r w:rsidRPr="00CB0276">
              <w:rPr>
                <w:rFonts w:ascii="Courier New" w:hAnsi="Courier New" w:cs="Courier New"/>
                <w:color w:val="000000"/>
                <w:sz w:val="20"/>
                <w:szCs w:val="20"/>
                <w:highlight w:val="white"/>
                <w:lang w:val="en-GB" w:eastAsia="en-GB"/>
              </w:rPr>
              <w:t xml:space="preserve"> randomY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Nex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min_rando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max_random</w:t>
            </w:r>
            <w:r w:rsidRPr="00CB0276">
              <w:rPr>
                <w:rFonts w:ascii="Courier New" w:hAnsi="Courier New" w:cs="Courier New"/>
                <w:b/>
                <w:bCs/>
                <w:color w:val="000080"/>
                <w:sz w:val="20"/>
                <w:szCs w:val="20"/>
                <w:highlight w:val="white"/>
                <w:lang w:val="en-GB" w:eastAsia="en-GB"/>
              </w:rPr>
              <w:t>);</w:t>
            </w:r>
          </w:p>
          <w:p w14:paraId="164B14E2" w14:textId="0270C39F"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596CE131" w14:textId="3B0D5F1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origin_point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x_circl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w:t>
            </w:r>
            <w:r w:rsidRPr="00CB0276">
              <w:rPr>
                <w:rFonts w:ascii="Courier New" w:hAnsi="Courier New" w:cs="Courier New"/>
                <w:b/>
                <w:bCs/>
                <w:color w:val="000080"/>
                <w:sz w:val="20"/>
                <w:szCs w:val="20"/>
                <w:highlight w:val="white"/>
                <w:lang w:val="en-GB" w:eastAsia="en-GB"/>
              </w:rPr>
              <w:t>);</w:t>
            </w:r>
          </w:p>
          <w:p w14:paraId="4107EC64" w14:textId="0B04BA6A"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l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Y</w:t>
            </w:r>
            <w:r w:rsidRPr="00CB0276">
              <w:rPr>
                <w:rFonts w:ascii="Courier New" w:hAnsi="Courier New" w:cs="Courier New"/>
                <w:b/>
                <w:bCs/>
                <w:color w:val="000080"/>
                <w:sz w:val="20"/>
                <w:szCs w:val="20"/>
                <w:highlight w:val="white"/>
                <w:lang w:val="en-GB" w:eastAsia="en-GB"/>
              </w:rPr>
              <w:t>);</w:t>
            </w:r>
          </w:p>
          <w:p w14:paraId="68049F21" w14:textId="4F703791"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r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Y</w:t>
            </w:r>
            <w:r w:rsidRPr="00CB0276">
              <w:rPr>
                <w:rFonts w:ascii="Courier New" w:hAnsi="Courier New" w:cs="Courier New"/>
                <w:b/>
                <w:bCs/>
                <w:color w:val="000080"/>
                <w:sz w:val="20"/>
                <w:szCs w:val="20"/>
                <w:highlight w:val="white"/>
                <w:lang w:val="en-GB" w:eastAsia="en-GB"/>
              </w:rPr>
              <w:t>);</w:t>
            </w:r>
          </w:p>
          <w:p w14:paraId="145996EC" w14:textId="1F10A55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 xml:space="preserve">Point circles_b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FF"/>
                <w:sz w:val="20"/>
                <w:szCs w:val="20"/>
                <w:highlight w:val="white"/>
                <w:lang w:val="en-GB" w:eastAsia="en-GB"/>
              </w:rPr>
              <w:t>new</w:t>
            </w:r>
            <w:r w:rsidRPr="00CB0276">
              <w:rPr>
                <w:rFonts w:ascii="Courier New" w:hAnsi="Courier New" w:cs="Courier New"/>
                <w:color w:val="000000"/>
                <w:sz w:val="20"/>
                <w:szCs w:val="20"/>
                <w:highlight w:val="white"/>
                <w:lang w:val="en-GB" w:eastAsia="en-GB"/>
              </w:rPr>
              <w:t xml:space="preserve"> Poi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x_circl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randomX</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y_circle</w:t>
            </w:r>
            <w:r w:rsidRPr="00CB0276">
              <w:rPr>
                <w:rFonts w:ascii="Courier New" w:hAnsi="Courier New" w:cs="Courier New"/>
                <w:b/>
                <w:bCs/>
                <w:color w:val="000080"/>
                <w:sz w:val="20"/>
                <w:szCs w:val="20"/>
                <w:highlight w:val="white"/>
                <w:lang w:val="en-GB" w:eastAsia="en-GB"/>
              </w:rPr>
              <w:t>);</w:t>
            </w:r>
          </w:p>
          <w:p w14:paraId="4BFF9EB8" w14:textId="5CA306FD"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2878E185" w14:textId="75500DB2"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origin_point</w:t>
            </w:r>
            <w:r w:rsidRPr="00CB0276">
              <w:rPr>
                <w:rFonts w:ascii="Courier New" w:hAnsi="Courier New" w:cs="Courier New"/>
                <w:b/>
                <w:bCs/>
                <w:color w:val="000080"/>
                <w:sz w:val="20"/>
                <w:szCs w:val="20"/>
                <w:highlight w:val="white"/>
                <w:lang w:val="en-GB" w:eastAsia="en-GB"/>
              </w:rPr>
              <w:t>);</w:t>
            </w:r>
          </w:p>
          <w:p w14:paraId="40707BA4" w14:textId="1B2A5430"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l</w:t>
            </w:r>
            <w:r w:rsidRPr="00CB0276">
              <w:rPr>
                <w:rFonts w:ascii="Courier New" w:hAnsi="Courier New" w:cs="Courier New"/>
                <w:b/>
                <w:bCs/>
                <w:color w:val="000080"/>
                <w:sz w:val="20"/>
                <w:szCs w:val="20"/>
                <w:highlight w:val="white"/>
                <w:lang w:val="en-GB" w:eastAsia="en-GB"/>
              </w:rPr>
              <w:t>);</w:t>
            </w:r>
          </w:p>
          <w:p w14:paraId="364411A1" w14:textId="41EC65E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r</w:t>
            </w:r>
            <w:r w:rsidRPr="00CB0276">
              <w:rPr>
                <w:rFonts w:ascii="Courier New" w:hAnsi="Courier New" w:cs="Courier New"/>
                <w:b/>
                <w:bCs/>
                <w:color w:val="000080"/>
                <w:sz w:val="20"/>
                <w:szCs w:val="20"/>
                <w:highlight w:val="white"/>
                <w:lang w:val="en-GB" w:eastAsia="en-GB"/>
              </w:rPr>
              <w:t>);</w:t>
            </w:r>
          </w:p>
          <w:p w14:paraId="6C65192A" w14:textId="250EAFD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DrawString</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b"</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Font</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drawBrus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b</w:t>
            </w:r>
            <w:r w:rsidRPr="00CB0276">
              <w:rPr>
                <w:rFonts w:ascii="Courier New" w:hAnsi="Courier New" w:cs="Courier New"/>
                <w:b/>
                <w:bCs/>
                <w:color w:val="000080"/>
                <w:sz w:val="20"/>
                <w:szCs w:val="20"/>
                <w:highlight w:val="white"/>
                <w:lang w:val="en-GB" w:eastAsia="en-GB"/>
              </w:rPr>
              <w:t>);</w:t>
            </w:r>
          </w:p>
          <w:p w14:paraId="7D834BA0" w14:textId="3F7D22F9"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30F94491" w14:textId="3EB3900F"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l"</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l</w:t>
            </w:r>
            <w:r w:rsidRPr="00CB0276">
              <w:rPr>
                <w:rFonts w:ascii="Courier New" w:hAnsi="Courier New" w:cs="Courier New"/>
                <w:b/>
                <w:bCs/>
                <w:color w:val="000080"/>
                <w:sz w:val="20"/>
                <w:szCs w:val="20"/>
                <w:highlight w:val="white"/>
                <w:lang w:val="en-GB" w:eastAsia="en-GB"/>
              </w:rPr>
              <w:t>);</w:t>
            </w:r>
          </w:p>
          <w:p w14:paraId="65C849DD" w14:textId="09AA74FB"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r"</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r</w:t>
            </w:r>
            <w:r w:rsidRPr="00CB0276">
              <w:rPr>
                <w:rFonts w:ascii="Courier New" w:hAnsi="Courier New" w:cs="Courier New"/>
                <w:b/>
                <w:bCs/>
                <w:color w:val="000080"/>
                <w:sz w:val="20"/>
                <w:szCs w:val="20"/>
                <w:highlight w:val="white"/>
                <w:lang w:val="en-GB" w:eastAsia="en-GB"/>
              </w:rPr>
              <w:t>);</w:t>
            </w:r>
          </w:p>
          <w:p w14:paraId="4FC67F4C" w14:textId="6B567961"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circle_points</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dd</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808080"/>
                <w:sz w:val="20"/>
                <w:szCs w:val="20"/>
                <w:highlight w:val="white"/>
                <w:lang w:val="en-GB" w:eastAsia="en-GB"/>
              </w:rPr>
              <w:t>"poin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i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FF8000"/>
                <w:sz w:val="20"/>
                <w:szCs w:val="20"/>
                <w:highlight w:val="white"/>
                <w:lang w:val="en-GB" w:eastAsia="en-GB"/>
              </w:rPr>
              <w:t>1</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color w:val="808080"/>
                <w:sz w:val="20"/>
                <w:szCs w:val="20"/>
                <w:highlight w:val="white"/>
                <w:lang w:val="en-GB" w:eastAsia="en-GB"/>
              </w:rPr>
              <w:t>"_b"</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circles_b</w:t>
            </w:r>
            <w:r w:rsidRPr="00CB0276">
              <w:rPr>
                <w:rFonts w:ascii="Courier New" w:hAnsi="Courier New" w:cs="Courier New"/>
                <w:b/>
                <w:bCs/>
                <w:color w:val="000080"/>
                <w:sz w:val="20"/>
                <w:szCs w:val="20"/>
                <w:highlight w:val="white"/>
                <w:lang w:val="en-GB" w:eastAsia="en-GB"/>
              </w:rPr>
              <w:t>);</w:t>
            </w:r>
          </w:p>
          <w:p w14:paraId="0D0E628D"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b/>
                <w:bCs/>
                <w:color w:val="000080"/>
                <w:sz w:val="20"/>
                <w:szCs w:val="20"/>
                <w:highlight w:val="white"/>
                <w:lang w:val="en-GB" w:eastAsia="en-GB"/>
              </w:rPr>
              <w:t>}</w:t>
            </w:r>
          </w:p>
          <w:p w14:paraId="7BE769D3"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77D3C31A"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8000FF"/>
                <w:sz w:val="20"/>
                <w:szCs w:val="20"/>
                <w:highlight w:val="white"/>
                <w:lang w:val="en-GB" w:eastAsia="en-GB"/>
              </w:rPr>
              <w:t>string</w:t>
            </w:r>
            <w:r w:rsidRPr="00CB0276">
              <w:rPr>
                <w:rFonts w:ascii="Courier New" w:hAnsi="Courier New" w:cs="Courier New"/>
                <w:color w:val="000000"/>
                <w:sz w:val="20"/>
                <w:szCs w:val="20"/>
                <w:highlight w:val="white"/>
                <w:lang w:val="en-GB" w:eastAsia="en-GB"/>
              </w:rPr>
              <w:t xml:space="preserve"> path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Path</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GetDirectoryNam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ystem</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Reflection</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Assembly</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GetExecutingAssembly</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Location</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 xml:space="preserve"> @"\Ficheiros\spefications.png"</w:t>
            </w:r>
            <w:r w:rsidRPr="00CB0276">
              <w:rPr>
                <w:rFonts w:ascii="Courier New" w:hAnsi="Courier New" w:cs="Courier New"/>
                <w:b/>
                <w:bCs/>
                <w:color w:val="000080"/>
                <w:sz w:val="20"/>
                <w:szCs w:val="20"/>
                <w:highlight w:val="white"/>
                <w:lang w:val="en-GB" w:eastAsia="en-GB"/>
              </w:rPr>
              <w:t>;</w:t>
            </w:r>
          </w:p>
          <w:p w14:paraId="11F0BB9A"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r w:rsidRPr="00CB0276">
              <w:rPr>
                <w:rFonts w:ascii="Courier New" w:hAnsi="Courier New" w:cs="Courier New"/>
                <w:color w:val="000000"/>
                <w:sz w:val="20"/>
                <w:szCs w:val="20"/>
                <w:highlight w:val="white"/>
                <w:lang w:val="en-GB" w:eastAsia="en-GB"/>
              </w:rPr>
              <w:t>bmp</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Save</w:t>
            </w:r>
            <w:r w:rsidRPr="00CB0276">
              <w:rPr>
                <w:rFonts w:ascii="Courier New" w:hAnsi="Courier New" w:cs="Courier New"/>
                <w:b/>
                <w:bCs/>
                <w:color w:val="000080"/>
                <w:sz w:val="20"/>
                <w:szCs w:val="20"/>
                <w:highlight w:val="white"/>
                <w:lang w:val="en-GB" w:eastAsia="en-GB"/>
              </w:rPr>
              <w:t>(</w:t>
            </w:r>
            <w:r w:rsidRPr="00CB0276">
              <w:rPr>
                <w:rFonts w:ascii="Courier New" w:hAnsi="Courier New" w:cs="Courier New"/>
                <w:color w:val="000000"/>
                <w:sz w:val="20"/>
                <w:szCs w:val="20"/>
                <w:highlight w:val="white"/>
                <w:lang w:val="en-GB" w:eastAsia="en-GB"/>
              </w:rPr>
              <w:t>path</w:t>
            </w:r>
            <w:r w:rsidRPr="00CB0276">
              <w:rPr>
                <w:rFonts w:ascii="Courier New" w:hAnsi="Courier New" w:cs="Courier New"/>
                <w:b/>
                <w:bCs/>
                <w:color w:val="000080"/>
                <w:sz w:val="20"/>
                <w:szCs w:val="20"/>
                <w:highlight w:val="white"/>
                <w:lang w:val="en-GB" w:eastAsia="en-GB"/>
              </w:rPr>
              <w:t>);</w:t>
            </w:r>
          </w:p>
          <w:p w14:paraId="5B59BFDC" w14:textId="77777777" w:rsidR="008222EA" w:rsidRPr="00CB0276" w:rsidRDefault="008222EA" w:rsidP="008222EA">
            <w:pPr>
              <w:adjustRightInd w:val="0"/>
              <w:jc w:val="left"/>
              <w:rPr>
                <w:rFonts w:ascii="Courier New" w:hAnsi="Courier New" w:cs="Courier New"/>
                <w:color w:val="000000"/>
                <w:sz w:val="20"/>
                <w:szCs w:val="20"/>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CB0276">
              <w:rPr>
                <w:rFonts w:ascii="Courier New" w:hAnsi="Courier New" w:cs="Courier New"/>
                <w:b/>
                <w:bCs/>
                <w:color w:val="0000FF"/>
                <w:sz w:val="20"/>
                <w:szCs w:val="20"/>
                <w:highlight w:val="white"/>
                <w:lang w:val="en-GB" w:eastAsia="en-GB"/>
              </w:rPr>
              <w:t>return</w:t>
            </w:r>
            <w:r w:rsidRPr="00CB0276">
              <w:rPr>
                <w:rFonts w:ascii="Courier New" w:hAnsi="Courier New" w:cs="Courier New"/>
                <w:color w:val="000000"/>
                <w:sz w:val="20"/>
                <w:szCs w:val="20"/>
                <w:highlight w:val="white"/>
                <w:lang w:val="en-GB" w:eastAsia="en-GB"/>
              </w:rPr>
              <w:t xml:space="preserve"> circle_points</w:t>
            </w:r>
            <w:r w:rsidRPr="00CB0276">
              <w:rPr>
                <w:rFonts w:ascii="Courier New" w:hAnsi="Courier New" w:cs="Courier New"/>
                <w:b/>
                <w:bCs/>
                <w:color w:val="000080"/>
                <w:sz w:val="20"/>
                <w:szCs w:val="20"/>
                <w:highlight w:val="white"/>
                <w:lang w:val="en-GB" w:eastAsia="en-GB"/>
              </w:rPr>
              <w:t>;</w:t>
            </w:r>
          </w:p>
        </w:tc>
      </w:tr>
    </w:tbl>
    <w:p w14:paraId="4005A542" w14:textId="375B6A78" w:rsidR="008222EA" w:rsidRPr="00D065A0" w:rsidRDefault="008222EA" w:rsidP="008222EA">
      <w:pPr>
        <w:pStyle w:val="Caption"/>
        <w:ind w:firstLine="720"/>
        <w:jc w:val="center"/>
        <w:rPr>
          <w:lang w:val="pt-BR"/>
        </w:rPr>
      </w:pPr>
      <w:bookmarkStart w:id="431" w:name="_Ref136440743"/>
      <w:bookmarkStart w:id="432" w:name="_Toc138241487"/>
      <w:r>
        <w:t xml:space="preserve">Figura </w:t>
      </w:r>
      <w:r>
        <w:fldChar w:fldCharType="begin"/>
      </w:r>
      <w:r>
        <w:instrText xml:space="preserve"> SEQ Figura \* ARABIC </w:instrText>
      </w:r>
      <w:r>
        <w:fldChar w:fldCharType="separate"/>
      </w:r>
      <w:r w:rsidR="00167BBA">
        <w:rPr>
          <w:noProof/>
        </w:rPr>
        <w:t>18</w:t>
      </w:r>
      <w:r>
        <w:fldChar w:fldCharType="end"/>
      </w:r>
      <w:bookmarkEnd w:id="431"/>
      <w:r>
        <w:t xml:space="preserve"> </w:t>
      </w:r>
      <w:r w:rsidRPr="00FD1EEB">
        <w:t xml:space="preserve">- Código para </w:t>
      </w:r>
      <w:r w:rsidR="00457BD3">
        <w:t>a criação</w:t>
      </w:r>
      <w:r w:rsidRPr="00FD1EEB">
        <w:t xml:space="preserve"> dos </w:t>
      </w:r>
      <w:r w:rsidR="00457BD3">
        <w:t>p</w:t>
      </w:r>
      <w:r w:rsidRPr="00FD1EEB">
        <w:t xml:space="preserve">ontos </w:t>
      </w:r>
      <w:r w:rsidR="00563784">
        <w:t xml:space="preserve">aleatórios </w:t>
      </w:r>
      <w:r w:rsidRPr="00FD1EEB">
        <w:t xml:space="preserve">da Marca de </w:t>
      </w:r>
      <w:r>
        <w:t>Á</w:t>
      </w:r>
      <w:r w:rsidRPr="00FD1EEB">
        <w:t>gua</w:t>
      </w:r>
      <w:bookmarkEnd w:id="432"/>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7676F85E">
            <wp:extent cx="4504036" cy="6373799"/>
            <wp:effectExtent l="19050" t="19050" r="11430" b="2730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84907" cy="6488242"/>
                    </a:xfrm>
                    <a:prstGeom prst="rect">
                      <a:avLst/>
                    </a:prstGeom>
                    <a:noFill/>
                    <a:ln>
                      <a:solidFill>
                        <a:schemeClr val="tx1"/>
                      </a:solidFill>
                    </a:ln>
                  </pic:spPr>
                </pic:pic>
              </a:graphicData>
            </a:graphic>
          </wp:inline>
        </w:drawing>
      </w:r>
    </w:p>
    <w:p w14:paraId="10A6B8E0" w14:textId="6B363272" w:rsidR="008222EA" w:rsidRDefault="008222EA" w:rsidP="008222EA">
      <w:pPr>
        <w:pStyle w:val="Caption"/>
        <w:jc w:val="center"/>
      </w:pPr>
      <w:bookmarkStart w:id="433" w:name="_Ref136437691"/>
      <w:bookmarkStart w:id="434" w:name="_Toc138241488"/>
      <w:r>
        <w:t xml:space="preserve">Figura </w:t>
      </w:r>
      <w:r>
        <w:fldChar w:fldCharType="begin"/>
      </w:r>
      <w:r>
        <w:instrText xml:space="preserve"> SEQ Figura \* ARABIC </w:instrText>
      </w:r>
      <w:r>
        <w:fldChar w:fldCharType="separate"/>
      </w:r>
      <w:r w:rsidR="00167BBA">
        <w:rPr>
          <w:noProof/>
        </w:rPr>
        <w:t>19</w:t>
      </w:r>
      <w:r>
        <w:fldChar w:fldCharType="end"/>
      </w:r>
      <w:bookmarkEnd w:id="433"/>
      <w:r>
        <w:t xml:space="preserve"> -</w:t>
      </w:r>
      <w:r w:rsidRPr="000E7D63">
        <w:t xml:space="preserve"> </w:t>
      </w:r>
      <w:r>
        <w:t>Representação dos Pontos</w:t>
      </w:r>
      <w:bookmarkEnd w:id="434"/>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3CD9060B" w:rsidR="008222EA" w:rsidRDefault="008222EA" w:rsidP="008222EA">
      <w:pPr>
        <w:pStyle w:val="Caption"/>
        <w:jc w:val="center"/>
      </w:pPr>
      <w:bookmarkStart w:id="435" w:name="_Ref136437992"/>
      <w:bookmarkStart w:id="436" w:name="_Toc138241489"/>
      <w:r>
        <w:t xml:space="preserve">Figura </w:t>
      </w:r>
      <w:r>
        <w:fldChar w:fldCharType="begin"/>
      </w:r>
      <w:r>
        <w:instrText xml:space="preserve"> SEQ Figura \* ARABIC </w:instrText>
      </w:r>
      <w:r>
        <w:fldChar w:fldCharType="separate"/>
      </w:r>
      <w:r w:rsidR="00167BBA">
        <w:rPr>
          <w:noProof/>
        </w:rPr>
        <w:t>20</w:t>
      </w:r>
      <w:r>
        <w:fldChar w:fldCharType="end"/>
      </w:r>
      <w:bookmarkEnd w:id="435"/>
      <w:r>
        <w:t xml:space="preserve"> -</w:t>
      </w:r>
      <w:r w:rsidRPr="000A185B">
        <w:t xml:space="preserve"> </w:t>
      </w:r>
      <w:r>
        <w:t>Espaçamento dos</w:t>
      </w:r>
      <w:r w:rsidRPr="000A185B">
        <w:t xml:space="preserve"> </w:t>
      </w:r>
      <w:r>
        <w:t>P</w:t>
      </w:r>
      <w:r w:rsidRPr="000A185B">
        <w:t>ontos</w:t>
      </w:r>
      <w:bookmarkEnd w:id="436"/>
    </w:p>
    <w:p w14:paraId="7155E320" w14:textId="64154CD0" w:rsidR="008222EA" w:rsidRDefault="008222EA" w:rsidP="008222EA">
      <w:pPr>
        <w:jc w:val="left"/>
        <w:rPr>
          <w:rFonts w:eastAsia="Arial MT"/>
          <w:lang w:eastAsia="en-US"/>
        </w:rPr>
      </w:pPr>
    </w:p>
    <w:p w14:paraId="69335B19" w14:textId="77777777" w:rsidR="00CB0276" w:rsidRDefault="00CB0276" w:rsidP="008222EA">
      <w:pPr>
        <w:jc w:val="left"/>
        <w:rPr>
          <w:rFonts w:eastAsia="Arial MT"/>
          <w:lang w:eastAsia="en-US"/>
        </w:rPr>
      </w:pPr>
    </w:p>
    <w:p w14:paraId="3436CB4A" w14:textId="77777777" w:rsidR="00CB0276" w:rsidRPr="008222EA" w:rsidRDefault="00CB0276" w:rsidP="008222EA">
      <w:pPr>
        <w:jc w:val="left"/>
        <w:rPr>
          <w:rFonts w:eastAsia="Arial MT"/>
          <w:lang w:eastAsia="en-US"/>
        </w:rPr>
      </w:pPr>
    </w:p>
    <w:p w14:paraId="05515537" w14:textId="29A4D591" w:rsidR="00912890" w:rsidRDefault="00DF36DD" w:rsidP="00C5084B">
      <w:pPr>
        <w:pStyle w:val="head3"/>
        <w:spacing w:line="360" w:lineRule="auto"/>
        <w:rPr>
          <w:rFonts w:eastAsia="Arial MT"/>
          <w:lang w:eastAsia="en-US"/>
        </w:rPr>
      </w:pPr>
      <w:bookmarkStart w:id="437" w:name="_Toc137898898"/>
      <w:bookmarkStart w:id="438" w:name="_Toc137899691"/>
      <w:bookmarkStart w:id="439" w:name="_Toc137901020"/>
      <w:bookmarkStart w:id="440" w:name="_Toc137903367"/>
      <w:bookmarkStart w:id="441" w:name="_Toc137904715"/>
      <w:bookmarkStart w:id="442" w:name="_Toc137904779"/>
      <w:bookmarkStart w:id="443" w:name="_Toc137905709"/>
      <w:bookmarkStart w:id="444" w:name="_Toc137905884"/>
      <w:bookmarkStart w:id="445" w:name="_Toc138241454"/>
      <w:r>
        <w:rPr>
          <w:rFonts w:eastAsia="Arial MT"/>
          <w:lang w:eastAsia="en-US"/>
        </w:rPr>
        <w:lastRenderedPageBreak/>
        <w:t>5.3.</w:t>
      </w:r>
      <w:r w:rsidR="00563784">
        <w:rPr>
          <w:rFonts w:eastAsia="Arial MT"/>
          <w:lang w:eastAsia="en-US"/>
        </w:rPr>
        <w:t>4</w:t>
      </w:r>
      <w:r>
        <w:rPr>
          <w:rFonts w:eastAsia="Arial MT"/>
          <w:lang w:eastAsia="en-US"/>
        </w:rPr>
        <w:tab/>
        <w:t>Criação do Documento</w:t>
      </w:r>
      <w:r w:rsidR="00563784">
        <w:rPr>
          <w:rFonts w:eastAsia="Arial MT"/>
          <w:lang w:eastAsia="en-US"/>
        </w:rPr>
        <w:t xml:space="preserve"> para a Integridade</w:t>
      </w:r>
      <w:bookmarkEnd w:id="437"/>
      <w:bookmarkEnd w:id="438"/>
      <w:bookmarkEnd w:id="439"/>
      <w:bookmarkEnd w:id="440"/>
      <w:bookmarkEnd w:id="441"/>
      <w:bookmarkEnd w:id="442"/>
      <w:bookmarkEnd w:id="443"/>
      <w:bookmarkEnd w:id="444"/>
      <w:bookmarkEnd w:id="445"/>
      <w:r w:rsidR="00563784">
        <w:rPr>
          <w:rFonts w:eastAsia="Arial MT"/>
          <w:lang w:eastAsia="en-US"/>
        </w:rPr>
        <w:t xml:space="preserve"> </w:t>
      </w:r>
    </w:p>
    <w:p w14:paraId="28F4CCE0" w14:textId="4BEFF6C6" w:rsidR="00DF36DD" w:rsidRDefault="00DF36DD" w:rsidP="00C5084B">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também calcular a escala do documento para fazer ajustes bem como adaptar os pontos nos ficheiros digitalizados. </w:t>
      </w:r>
    </w:p>
    <w:p w14:paraId="3FCB4D80" w14:textId="62BBE3F2" w:rsidR="00DF36DD" w:rsidRDefault="0070205F" w:rsidP="001E59DC">
      <w:pPr>
        <w:spacing w:line="360" w:lineRule="auto"/>
        <w:rPr>
          <w:rFonts w:eastAsia="Arial MT"/>
          <w:lang w:eastAsia="en-US"/>
        </w:rPr>
      </w:pPr>
      <w:r>
        <w:rPr>
          <w:rFonts w:eastAsia="Arial MT"/>
          <w:lang w:eastAsia="en-US"/>
        </w:rPr>
        <w:tab/>
        <w:t>O código para o uso da escala e respetiva criação da imagem com as letras na imagem original, com as diferenças e proporções nas coordenadas</w:t>
      </w:r>
      <w:r w:rsidRPr="00563784">
        <w:rPr>
          <w:rFonts w:eastAsia="Arial MT"/>
          <w:i/>
          <w:iCs/>
          <w:lang w:eastAsia="en-US"/>
        </w:rPr>
        <w:t xml:space="preserve"> x</w:t>
      </w:r>
      <w:r>
        <w:rPr>
          <w:rFonts w:eastAsia="Arial MT"/>
          <w:lang w:eastAsia="en-US"/>
        </w:rPr>
        <w:t xml:space="preserve"> e </w:t>
      </w:r>
      <w:r w:rsidRPr="00563784">
        <w:rPr>
          <w:rFonts w:eastAsia="Arial MT"/>
          <w:i/>
          <w:iCs/>
          <w:lang w:eastAsia="en-US"/>
        </w:rPr>
        <w:t>y</w:t>
      </w:r>
      <w:r>
        <w:rPr>
          <w:rFonts w:eastAsia="Arial MT"/>
          <w:lang w:eastAsia="en-US"/>
        </w:rPr>
        <w:t xml:space="preserve">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167BBA">
        <w:t xml:space="preserve">Figura </w:t>
      </w:r>
      <w:r w:rsidR="00167BBA">
        <w:rPr>
          <w:noProof/>
        </w:rPr>
        <w:t>21</w:t>
      </w:r>
      <w:r w:rsidR="008222EA">
        <w:rPr>
          <w:rFonts w:eastAsia="Arial MT"/>
          <w:lang w:eastAsia="en-US"/>
        </w:rPr>
        <w:fldChar w:fldCharType="end"/>
      </w:r>
      <w:r w:rsidR="008222EA">
        <w:rPr>
          <w:rFonts w:eastAsia="Arial MT"/>
          <w:lang w:eastAsia="en-US"/>
        </w:rPr>
        <w:t>.</w:t>
      </w:r>
    </w:p>
    <w:p w14:paraId="2EF995C2" w14:textId="03258F12" w:rsidR="0091560A" w:rsidRDefault="0091560A" w:rsidP="0091560A">
      <w:pPr>
        <w:jc w:val="left"/>
        <w:rPr>
          <w:rFonts w:eastAsia="Arial MT"/>
          <w:lang w:eastAsia="en-US"/>
        </w:rPr>
      </w:pPr>
    </w:p>
    <w:tbl>
      <w:tblPr>
        <w:tblStyle w:val="TableGrid"/>
        <w:tblW w:w="9013" w:type="dxa"/>
        <w:tblLook w:val="04A0" w:firstRow="1" w:lastRow="0" w:firstColumn="1" w:lastColumn="0" w:noHBand="0" w:noVBand="1"/>
      </w:tblPr>
      <w:tblGrid>
        <w:gridCol w:w="9013"/>
      </w:tblGrid>
      <w:tr w:rsidR="0070205F" w:rsidRPr="007E31AB" w14:paraId="31A80176" w14:textId="77777777" w:rsidTr="0070205F">
        <w:tc>
          <w:tcPr>
            <w:tcW w:w="9013" w:type="dxa"/>
          </w:tcPr>
          <w:p w14:paraId="4809A46D"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b/>
                <w:bCs/>
                <w:color w:val="0000FF"/>
                <w:sz w:val="20"/>
                <w:szCs w:val="20"/>
                <w:highlight w:val="white"/>
                <w:lang w:val="en-GB" w:eastAsia="en-GB"/>
              </w:rPr>
              <w:t>if</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cale_doc </w:t>
            </w:r>
            <w:r w:rsidRPr="00AA35A7">
              <w:rPr>
                <w:rFonts w:ascii="Courier New" w:hAnsi="Courier New" w:cs="Courier New"/>
                <w:b/>
                <w:bCs/>
                <w:color w:val="000080"/>
                <w:sz w:val="20"/>
                <w:szCs w:val="20"/>
                <w:highlight w:val="white"/>
                <w:lang w:val="en-GB" w:eastAsia="en-GB"/>
              </w:rPr>
              <w:t>&g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FF8000"/>
                <w:sz w:val="20"/>
                <w:szCs w:val="20"/>
                <w:highlight w:val="white"/>
                <w:lang w:val="en-GB" w:eastAsia="en-GB"/>
              </w:rPr>
              <w:t>1.00f</w:t>
            </w:r>
            <w:r w:rsidRPr="00AA35A7">
              <w:rPr>
                <w:rFonts w:ascii="Courier New" w:hAnsi="Courier New" w:cs="Courier New"/>
                <w:b/>
                <w:bCs/>
                <w:color w:val="000080"/>
                <w:sz w:val="20"/>
                <w:szCs w:val="20"/>
                <w:highlight w:val="white"/>
                <w:lang w:val="en-GB" w:eastAsia="en-GB"/>
              </w:rPr>
              <w:t>)</w:t>
            </w:r>
          </w:p>
          <w:p w14:paraId="34F5BCFE"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s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res_y</w:t>
            </w:r>
            <w:r w:rsidRPr="00AA35A7">
              <w:rPr>
                <w:rFonts w:ascii="Courier New" w:hAnsi="Courier New" w:cs="Courier New"/>
                <w:b/>
                <w:bCs/>
                <w:color w:val="000080"/>
                <w:sz w:val="20"/>
                <w:szCs w:val="20"/>
                <w:highlight w:val="white"/>
                <w:lang w:val="en-GB" w:eastAsia="en-GB"/>
              </w:rPr>
              <w:t>);</w:t>
            </w:r>
          </w:p>
          <w:p w14:paraId="52603C7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FF"/>
                <w:sz w:val="20"/>
                <w:szCs w:val="20"/>
                <w:highlight w:val="white"/>
                <w:lang w:val="en-GB" w:eastAsia="en-GB"/>
              </w:rPr>
              <w:t>else</w:t>
            </w:r>
          </w:p>
          <w:p w14:paraId="50FD1D37"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19569B5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Width</w:t>
            </w:r>
            <w:r w:rsidRPr="00AA35A7">
              <w:rPr>
                <w:rFonts w:ascii="Courier New" w:hAnsi="Courier New" w:cs="Courier New"/>
                <w:b/>
                <w:bCs/>
                <w:color w:val="000080"/>
                <w:sz w:val="20"/>
                <w:szCs w:val="20"/>
                <w:highlight w:val="white"/>
                <w:lang w:val="en-GB" w:eastAsia="en-GB"/>
              </w:rPr>
              <w:t>);</w:t>
            </w:r>
          </w:p>
          <w:p w14:paraId="2A929367"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Height</w:t>
            </w:r>
            <w:r w:rsidRPr="00AA35A7">
              <w:rPr>
                <w:rFonts w:ascii="Courier New" w:hAnsi="Courier New" w:cs="Courier New"/>
                <w:b/>
                <w:bCs/>
                <w:color w:val="000080"/>
                <w:sz w:val="20"/>
                <w:szCs w:val="20"/>
                <w:highlight w:val="white"/>
                <w:lang w:val="en-GB" w:eastAsia="en-GB"/>
              </w:rPr>
              <w:t>);</w:t>
            </w:r>
          </w:p>
          <w:p w14:paraId="542DA9BD"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cale_doc</w:t>
            </w:r>
            <w:r w:rsidRPr="00AA35A7">
              <w:rPr>
                <w:rFonts w:ascii="Courier New" w:hAnsi="Courier New" w:cs="Courier New"/>
                <w:b/>
                <w:bCs/>
                <w:color w:val="000080"/>
                <w:sz w:val="20"/>
                <w:szCs w:val="20"/>
                <w:highlight w:val="white"/>
                <w:lang w:val="en-GB" w:eastAsia="en-GB"/>
              </w:rPr>
              <w:t>);</w:t>
            </w:r>
          </w:p>
          <w:p w14:paraId="76D590E6"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cale_doc</w:t>
            </w:r>
            <w:r w:rsidRPr="00AA35A7">
              <w:rPr>
                <w:rFonts w:ascii="Courier New" w:hAnsi="Courier New" w:cs="Courier New"/>
                <w:b/>
                <w:bCs/>
                <w:color w:val="000080"/>
                <w:sz w:val="20"/>
                <w:szCs w:val="20"/>
                <w:highlight w:val="white"/>
                <w:lang w:val="en-GB" w:eastAsia="en-GB"/>
              </w:rPr>
              <w:t>);</w:t>
            </w:r>
          </w:p>
          <w:p w14:paraId="7A24AE34"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idt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w:t>
            </w:r>
            <w:r w:rsidRPr="00AA35A7">
              <w:rPr>
                <w:rFonts w:ascii="Courier New" w:hAnsi="Courier New" w:cs="Courier New"/>
                <w:b/>
                <w:bCs/>
                <w:color w:val="000080"/>
                <w:sz w:val="20"/>
                <w:szCs w:val="20"/>
                <w:highlight w:val="white"/>
                <w:lang w:val="en-GB" w:eastAsia="en-GB"/>
              </w:rPr>
              <w:t>);</w:t>
            </w:r>
          </w:p>
          <w:p w14:paraId="6C3BFB65"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8000FF"/>
                <w:sz w:val="20"/>
                <w:szCs w:val="20"/>
                <w:highlight w:val="white"/>
                <w:lang w:val="en-GB" w:eastAsia="en-GB"/>
              </w:rPr>
              <w:t>doub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eight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w:t>
            </w:r>
            <w:r w:rsidRPr="00AA35A7">
              <w:rPr>
                <w:rFonts w:ascii="Courier New" w:hAnsi="Courier New" w:cs="Courier New"/>
                <w:b/>
                <w:bCs/>
                <w:color w:val="000080"/>
                <w:sz w:val="20"/>
                <w:szCs w:val="20"/>
                <w:highlight w:val="white"/>
                <w:lang w:val="en-GB" w:eastAsia="en-GB"/>
              </w:rPr>
              <w:t>);</w:t>
            </w:r>
          </w:p>
          <w:p w14:paraId="5428514B" w14:textId="77777777" w:rsidR="00AA35A7" w:rsidRPr="00AA35A7" w:rsidRDefault="00AA35A7" w:rsidP="00AA35A7">
            <w:pPr>
              <w:adjustRightInd w:val="0"/>
              <w:jc w:val="left"/>
              <w:rPr>
                <w:rFonts w:ascii="Courier New" w:hAnsi="Courier New" w:cs="Courier New"/>
                <w:color w:val="008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new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new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008000"/>
                <w:sz w:val="20"/>
                <w:szCs w:val="20"/>
                <w:highlight w:val="white"/>
                <w:lang w:val="en-GB" w:eastAsia="en-GB"/>
              </w:rPr>
              <w:t>//adjust point barcode</w:t>
            </w:r>
          </w:p>
          <w:p w14:paraId="29C390F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4E9D7B6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0A94A558"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FF"/>
                <w:sz w:val="20"/>
                <w:szCs w:val="20"/>
                <w:highlight w:val="white"/>
                <w:lang w:val="en-GB" w:eastAsia="en-GB"/>
              </w:rPr>
              <w:t>else</w:t>
            </w:r>
          </w:p>
          <w:p w14:paraId="0397E2E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74E8B220"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Width</w:t>
            </w:r>
            <w:r w:rsidRPr="00AA35A7">
              <w:rPr>
                <w:rFonts w:ascii="Courier New" w:hAnsi="Courier New" w:cs="Courier New"/>
                <w:b/>
                <w:bCs/>
                <w:color w:val="000080"/>
                <w:sz w:val="20"/>
                <w:szCs w:val="20"/>
                <w:highlight w:val="white"/>
                <w:lang w:val="en-GB" w:eastAsia="en-GB"/>
              </w:rPr>
              <w:t>);</w:t>
            </w:r>
          </w:p>
          <w:p w14:paraId="1E065948"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r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Height</w:t>
            </w:r>
            <w:r w:rsidRPr="00AA35A7">
              <w:rPr>
                <w:rFonts w:ascii="Courier New" w:hAnsi="Courier New" w:cs="Courier New"/>
                <w:b/>
                <w:bCs/>
                <w:color w:val="000080"/>
                <w:sz w:val="20"/>
                <w:szCs w:val="20"/>
                <w:highlight w:val="white"/>
                <w:lang w:val="en-GB" w:eastAsia="en-GB"/>
              </w:rPr>
              <w:t>);</w:t>
            </w:r>
          </w:p>
          <w:p w14:paraId="749BE91C"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3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iff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prop_x </w:t>
            </w:r>
            <w:r w:rsidRPr="00AA35A7">
              <w:rPr>
                <w:rFonts w:ascii="Courier New" w:hAnsi="Courier New" w:cs="Courier New"/>
                <w:b/>
                <w:bCs/>
                <w:color w:val="000080"/>
                <w:sz w:val="20"/>
                <w:szCs w:val="20"/>
                <w:highlight w:val="white"/>
                <w:lang w:val="en-GB" w:eastAsia="en-GB"/>
              </w:rPr>
              <w:t>);</w:t>
            </w:r>
          </w:p>
          <w:p w14:paraId="1C4ABBB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3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n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iff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iff_height_doc</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FF8000"/>
                <w:sz w:val="20"/>
                <w:szCs w:val="20"/>
                <w:highlight w:val="white"/>
                <w:lang w:val="en-GB" w:eastAsia="en-GB"/>
              </w:rPr>
              <w:t>2</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FF8000"/>
                <w:sz w:val="20"/>
                <w:szCs w:val="20"/>
                <w:highlight w:val="white"/>
                <w:lang w:val="en-GB" w:eastAsia="en-GB"/>
              </w:rPr>
              <w:t>1</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prop_y </w:t>
            </w:r>
            <w:r w:rsidRPr="00AA35A7">
              <w:rPr>
                <w:rFonts w:ascii="Courier New" w:hAnsi="Courier New" w:cs="Courier New"/>
                <w:b/>
                <w:bCs/>
                <w:color w:val="000080"/>
                <w:sz w:val="20"/>
                <w:szCs w:val="20"/>
                <w:highlight w:val="white"/>
                <w:lang w:val="en-GB" w:eastAsia="en-GB"/>
              </w:rPr>
              <w:t>);</w:t>
            </w:r>
          </w:p>
          <w:p w14:paraId="7A109F6A"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Width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w:t>
            </w:r>
            <w:r w:rsidRPr="00AA35A7">
              <w:rPr>
                <w:rFonts w:ascii="Courier New" w:hAnsi="Courier New" w:cs="Courier New"/>
                <w:b/>
                <w:bCs/>
                <w:color w:val="000080"/>
                <w:sz w:val="20"/>
                <w:szCs w:val="20"/>
                <w:highlight w:val="white"/>
                <w:lang w:val="en-GB" w:eastAsia="en-GB"/>
              </w:rPr>
              <w:t>);</w:t>
            </w:r>
          </w:p>
          <w:p w14:paraId="6AC0A555"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8000FF"/>
                <w:sz w:val="20"/>
                <w:szCs w:val="20"/>
                <w:highlight w:val="white"/>
                <w:lang w:val="en-GB" w:eastAsia="en-GB"/>
              </w:rPr>
              <w:t>int</w:t>
            </w:r>
            <w:r w:rsidRPr="00AA35A7">
              <w:rPr>
                <w:rFonts w:ascii="Courier New" w:hAnsi="Courier New" w:cs="Courier New"/>
                <w:color w:val="000000"/>
                <w:sz w:val="20"/>
                <w:szCs w:val="20"/>
                <w:highlight w:val="white"/>
                <w:lang w:val="en-GB" w:eastAsia="en-GB"/>
              </w:rPr>
              <w:t xml:space="preserve"> new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Conver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ToInt16</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s_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bmp</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Height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w:t>
            </w:r>
            <w:r w:rsidRPr="00AA35A7">
              <w:rPr>
                <w:rFonts w:ascii="Courier New" w:hAnsi="Courier New" w:cs="Courier New"/>
                <w:b/>
                <w:bCs/>
                <w:color w:val="000080"/>
                <w:sz w:val="20"/>
                <w:szCs w:val="20"/>
                <w:highlight w:val="white"/>
                <w:lang w:val="en-GB" w:eastAsia="en-GB"/>
              </w:rPr>
              <w:t>);</w:t>
            </w:r>
          </w:p>
          <w:p w14:paraId="7B93A995" w14:textId="77777777" w:rsidR="00AA35A7" w:rsidRPr="00AA35A7" w:rsidRDefault="00AA35A7" w:rsidP="00AA35A7">
            <w:pPr>
              <w:adjustRightInd w:val="0"/>
              <w:jc w:val="left"/>
              <w:rPr>
                <w:rFonts w:ascii="Courier New" w:hAnsi="Courier New" w:cs="Courier New"/>
                <w:color w:val="008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color w:val="000000"/>
                <w:sz w:val="20"/>
                <w:szCs w:val="20"/>
                <w:highlight w:val="white"/>
                <w:lang w:val="en-GB" w:eastAsia="en-GB"/>
              </w:rPr>
              <w:tab/>
              <w:t xml:space="preserve">intersection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b/>
                <w:bCs/>
                <w:color w:val="0000FF"/>
                <w:sz w:val="20"/>
                <w:szCs w:val="20"/>
                <w:highlight w:val="white"/>
                <w:lang w:val="en-GB" w:eastAsia="en-GB"/>
              </w:rPr>
              <w:t>new</w:t>
            </w:r>
            <w:r w:rsidRPr="00AA35A7">
              <w:rPr>
                <w:rFonts w:ascii="Courier New" w:hAnsi="Courier New" w:cs="Courier New"/>
                <w:color w:val="000000"/>
                <w:sz w:val="20"/>
                <w:szCs w:val="20"/>
                <w:highlight w:val="white"/>
                <w:lang w:val="en-GB" w:eastAsia="en-GB"/>
              </w:rPr>
              <w:t xml:space="preserve"> Poi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new_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new_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t>
            </w:r>
            <w:r w:rsidRPr="00AA35A7">
              <w:rPr>
                <w:rFonts w:ascii="Courier New" w:hAnsi="Courier New" w:cs="Courier New"/>
                <w:color w:val="008000"/>
                <w:sz w:val="20"/>
                <w:szCs w:val="20"/>
                <w:highlight w:val="white"/>
                <w:lang w:val="en-GB" w:eastAsia="en-GB"/>
              </w:rPr>
              <w:t xml:space="preserve">//adjust point barcode                        </w:t>
            </w:r>
          </w:p>
          <w:p w14:paraId="6ADDB50F"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r>
            <w:r w:rsidRPr="00AA35A7">
              <w:rPr>
                <w:rFonts w:ascii="Courier New" w:hAnsi="Courier New" w:cs="Courier New"/>
                <w:b/>
                <w:bCs/>
                <w:color w:val="000080"/>
                <w:sz w:val="20"/>
                <w:szCs w:val="20"/>
                <w:highlight w:val="white"/>
                <w:lang w:val="en-GB" w:eastAsia="en-GB"/>
              </w:rPr>
              <w:t>}</w:t>
            </w:r>
          </w:p>
          <w:p w14:paraId="5677EB12"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p>
          <w:p w14:paraId="5181FDA9"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Strin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ch</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rawFont</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drawBrush</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p>
          <w:p w14:paraId="02ED1A5C"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Lin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d</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X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p>
          <w:p w14:paraId="5D18E65B" w14:textId="77777777" w:rsidR="00AA35A7" w:rsidRPr="00AA35A7" w:rsidRDefault="00AA35A7" w:rsidP="00AA35A7">
            <w:pPr>
              <w:adjustRightInd w:val="0"/>
              <w:jc w:val="left"/>
              <w:rPr>
                <w:rFonts w:ascii="Courier New" w:hAnsi="Courier New" w:cs="Courier New"/>
                <w:color w:val="000000"/>
                <w:sz w:val="20"/>
                <w:szCs w:val="20"/>
                <w:highlight w:val="white"/>
                <w:lang w:val="en-GB" w:eastAsia="en-GB"/>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Lin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red</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Y </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ize_cross</w:t>
            </w:r>
            <w:r w:rsidRPr="00AA35A7">
              <w:rPr>
                <w:rFonts w:ascii="Courier New" w:hAnsi="Courier New" w:cs="Courier New"/>
                <w:b/>
                <w:bCs/>
                <w:color w:val="000080"/>
                <w:sz w:val="20"/>
                <w:szCs w:val="20"/>
                <w:highlight w:val="white"/>
                <w:lang w:val="en-GB" w:eastAsia="en-GB"/>
              </w:rPr>
              <w:t>);</w:t>
            </w:r>
          </w:p>
          <w:p w14:paraId="46832ED2" w14:textId="1F4A0DF9" w:rsidR="0070205F" w:rsidRPr="00AA35A7" w:rsidRDefault="00AA35A7" w:rsidP="00AA35A7">
            <w:pPr>
              <w:keepNext/>
              <w:jc w:val="left"/>
              <w:rPr>
                <w:rFonts w:eastAsia="Arial MT"/>
                <w:lang w:val="en-GB" w:eastAsia="en-US"/>
              </w:rPr>
            </w:pPr>
            <w:r w:rsidRPr="00AA35A7">
              <w:rPr>
                <w:rFonts w:ascii="Courier New" w:hAnsi="Courier New" w:cs="Courier New"/>
                <w:color w:val="000000"/>
                <w:sz w:val="20"/>
                <w:szCs w:val="20"/>
                <w:highlight w:val="white"/>
                <w:lang w:val="en-GB" w:eastAsia="en-GB"/>
              </w:rPr>
              <w:tab/>
              <w:t>g</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DrawArc</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ellow</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X</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intersection</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Y</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width_circ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height_circ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tartAngle</w:t>
            </w:r>
            <w:r w:rsidRPr="00AA35A7">
              <w:rPr>
                <w:rFonts w:ascii="Courier New" w:hAnsi="Courier New" w:cs="Courier New"/>
                <w:b/>
                <w:bCs/>
                <w:color w:val="000080"/>
                <w:sz w:val="20"/>
                <w:szCs w:val="20"/>
                <w:highlight w:val="white"/>
                <w:lang w:val="en-GB" w:eastAsia="en-GB"/>
              </w:rPr>
              <w:t>,</w:t>
            </w:r>
            <w:r w:rsidRPr="00AA35A7">
              <w:rPr>
                <w:rFonts w:ascii="Courier New" w:hAnsi="Courier New" w:cs="Courier New"/>
                <w:color w:val="000000"/>
                <w:sz w:val="20"/>
                <w:szCs w:val="20"/>
                <w:highlight w:val="white"/>
                <w:lang w:val="en-GB" w:eastAsia="en-GB"/>
              </w:rPr>
              <w:t xml:space="preserve"> sweepAngle</w:t>
            </w:r>
            <w:r w:rsidRPr="00AA35A7">
              <w:rPr>
                <w:rFonts w:ascii="Courier New" w:hAnsi="Courier New" w:cs="Courier New"/>
                <w:b/>
                <w:bCs/>
                <w:color w:val="000080"/>
                <w:sz w:val="20"/>
                <w:szCs w:val="20"/>
                <w:highlight w:val="white"/>
                <w:lang w:val="en-GB" w:eastAsia="en-GB"/>
              </w:rPr>
              <w:t>);</w:t>
            </w:r>
          </w:p>
        </w:tc>
      </w:tr>
    </w:tbl>
    <w:p w14:paraId="6D731CA9" w14:textId="4362EE39" w:rsidR="00295F97" w:rsidRDefault="0070205F" w:rsidP="007D10D6">
      <w:pPr>
        <w:pStyle w:val="Caption"/>
        <w:jc w:val="center"/>
      </w:pPr>
      <w:bookmarkStart w:id="446" w:name="_Ref136543013"/>
      <w:bookmarkStart w:id="447" w:name="_Toc138241490"/>
      <w:r>
        <w:t xml:space="preserve">Figura </w:t>
      </w:r>
      <w:r>
        <w:fldChar w:fldCharType="begin"/>
      </w:r>
      <w:r>
        <w:instrText xml:space="preserve"> SEQ Figura \* ARABIC </w:instrText>
      </w:r>
      <w:r>
        <w:fldChar w:fldCharType="separate"/>
      </w:r>
      <w:r w:rsidR="00167BBA">
        <w:rPr>
          <w:noProof/>
        </w:rPr>
        <w:t>21</w:t>
      </w:r>
      <w:r>
        <w:fldChar w:fldCharType="end"/>
      </w:r>
      <w:bookmarkEnd w:id="446"/>
      <w:r>
        <w:t xml:space="preserve"> </w:t>
      </w:r>
      <w:r w:rsidR="00353654">
        <w:t>-</w:t>
      </w:r>
      <w:r>
        <w:t xml:space="preserve"> </w:t>
      </w:r>
      <w:r w:rsidR="00353654">
        <w:t>Imagem Auxiliar para visualização das Letras e Pontos</w:t>
      </w:r>
      <w:bookmarkEnd w:id="447"/>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448" w:name="_Toc137898899"/>
      <w:bookmarkStart w:id="449" w:name="_Toc137899692"/>
      <w:bookmarkStart w:id="450" w:name="_Toc137901021"/>
      <w:bookmarkStart w:id="451" w:name="_Toc137903368"/>
      <w:bookmarkStart w:id="452" w:name="_Toc137904716"/>
      <w:bookmarkStart w:id="453" w:name="_Toc137904780"/>
      <w:bookmarkStart w:id="454" w:name="_Toc137905710"/>
      <w:bookmarkStart w:id="455" w:name="_Toc137905885"/>
      <w:bookmarkStart w:id="456" w:name="_Toc138241455"/>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448"/>
      <w:bookmarkEnd w:id="449"/>
      <w:bookmarkEnd w:id="450"/>
      <w:bookmarkEnd w:id="451"/>
      <w:bookmarkEnd w:id="452"/>
      <w:bookmarkEnd w:id="453"/>
      <w:bookmarkEnd w:id="454"/>
      <w:bookmarkEnd w:id="455"/>
      <w:bookmarkEnd w:id="456"/>
    </w:p>
    <w:p w14:paraId="55A8678F" w14:textId="190B4579" w:rsidR="00644C57" w:rsidRDefault="003D1FD8" w:rsidP="00C5084B">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167BBA">
        <w:t xml:space="preserve">Figura </w:t>
      </w:r>
      <w:r w:rsidR="00167BBA">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68A003E3"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167BBA">
        <w:t xml:space="preserve">Figura </w:t>
      </w:r>
      <w:r w:rsidR="00167BBA">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4B29F03F">
            <wp:extent cx="5474637" cy="3441040"/>
            <wp:effectExtent l="19050" t="19050" r="12065" b="26670"/>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5501891" cy="3458170"/>
                    </a:xfrm>
                    <a:prstGeom prst="rect">
                      <a:avLst/>
                    </a:prstGeom>
                    <a:ln>
                      <a:solidFill>
                        <a:schemeClr val="tx1"/>
                      </a:solidFill>
                    </a:ln>
                  </pic:spPr>
                </pic:pic>
              </a:graphicData>
            </a:graphic>
          </wp:inline>
        </w:drawing>
      </w:r>
    </w:p>
    <w:p w14:paraId="096420FA" w14:textId="46417051" w:rsidR="005F4D8A" w:rsidRDefault="005077E6" w:rsidP="005F4D8A">
      <w:pPr>
        <w:pStyle w:val="Caption"/>
        <w:jc w:val="center"/>
      </w:pPr>
      <w:bookmarkStart w:id="457" w:name="_Ref136542945"/>
      <w:bookmarkStart w:id="458" w:name="_Toc138241491"/>
      <w:r>
        <w:t xml:space="preserve">Figura </w:t>
      </w:r>
      <w:r>
        <w:fldChar w:fldCharType="begin"/>
      </w:r>
      <w:r>
        <w:instrText xml:space="preserve"> SEQ Figura \* ARABIC </w:instrText>
      </w:r>
      <w:r>
        <w:fldChar w:fldCharType="separate"/>
      </w:r>
      <w:r w:rsidR="00167BBA">
        <w:rPr>
          <w:noProof/>
        </w:rPr>
        <w:t>22</w:t>
      </w:r>
      <w:r>
        <w:fldChar w:fldCharType="end"/>
      </w:r>
      <w:bookmarkEnd w:id="457"/>
      <w:r>
        <w:t xml:space="preserve"> - Diagrama da Base de </w:t>
      </w:r>
      <w:r w:rsidR="00E43B84">
        <w:t>D</w:t>
      </w:r>
      <w:r>
        <w:t>ados</w:t>
      </w:r>
      <w:bookmarkEnd w:id="458"/>
    </w:p>
    <w:p w14:paraId="4B0A86DD" w14:textId="77777777" w:rsidR="00F10A5F" w:rsidRDefault="00F10A5F" w:rsidP="00F10A5F">
      <w:pPr>
        <w:rPr>
          <w:lang w:eastAsia="en-US"/>
        </w:rPr>
      </w:pPr>
    </w:p>
    <w:p w14:paraId="77C02B8D" w14:textId="77777777" w:rsidR="00F10A5F" w:rsidRPr="00F10A5F" w:rsidRDefault="00F10A5F" w:rsidP="00F10A5F">
      <w:pPr>
        <w:rPr>
          <w:lang w:eastAsia="en-US"/>
        </w:rPr>
      </w:pPr>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lastRenderedPageBreak/>
              <w:t>CREATE</w:t>
            </w:r>
            <w:r w:rsidRPr="00C65DFD">
              <w:rPr>
                <w:rFonts w:ascii="Courier New" w:hAnsi="Courier New" w:cs="Courier New"/>
                <w:color w:val="000000"/>
                <w:sz w:val="16"/>
                <w:szCs w:val="16"/>
                <w:highlight w:val="white"/>
                <w:lang w:val="en-GB" w:eastAsia="en-GB"/>
              </w:rPr>
              <w:t xml:space="preserve"> LOGIN antonio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55A6393B" w:rsidR="00C65DFD" w:rsidRDefault="00C65DFD" w:rsidP="00C65DFD">
      <w:pPr>
        <w:pStyle w:val="Caption"/>
        <w:jc w:val="center"/>
      </w:pPr>
      <w:bookmarkStart w:id="459" w:name="_Ref136536187"/>
      <w:bookmarkStart w:id="460" w:name="_Toc138241492"/>
      <w:r>
        <w:t xml:space="preserve">Figura </w:t>
      </w:r>
      <w:r>
        <w:fldChar w:fldCharType="begin"/>
      </w:r>
      <w:r>
        <w:instrText xml:space="preserve"> SEQ Figura \* ARABIC </w:instrText>
      </w:r>
      <w:r>
        <w:fldChar w:fldCharType="separate"/>
      </w:r>
      <w:r w:rsidR="00167BBA">
        <w:rPr>
          <w:noProof/>
        </w:rPr>
        <w:t>23</w:t>
      </w:r>
      <w:r>
        <w:fldChar w:fldCharType="end"/>
      </w:r>
      <w:bookmarkEnd w:id="459"/>
      <w:r>
        <w:t xml:space="preserve"> - Criação do utilizador para a base de dados</w:t>
      </w:r>
      <w:bookmarkEnd w:id="460"/>
    </w:p>
    <w:p w14:paraId="638A5AF4" w14:textId="30512332" w:rsidR="004E6977" w:rsidRDefault="00163EC4" w:rsidP="00C5084B">
      <w:pPr>
        <w:pStyle w:val="Subtitle"/>
        <w:numPr>
          <w:ilvl w:val="1"/>
          <w:numId w:val="32"/>
        </w:numPr>
        <w:spacing w:line="360" w:lineRule="auto"/>
        <w:rPr>
          <w:rFonts w:eastAsia="Arial MT"/>
          <w:lang w:val="pt-BR" w:eastAsia="en-US"/>
        </w:rPr>
      </w:pPr>
      <w:r>
        <w:rPr>
          <w:rFonts w:eastAsia="Arial MT"/>
          <w:lang w:val="pt-BR" w:eastAsia="en-US"/>
        </w:rPr>
        <w:tab/>
      </w:r>
      <w:bookmarkStart w:id="461" w:name="_Toc137898900"/>
      <w:bookmarkStart w:id="462" w:name="_Toc137899693"/>
      <w:bookmarkStart w:id="463" w:name="_Toc137901022"/>
      <w:bookmarkStart w:id="464" w:name="_Toc137903369"/>
      <w:bookmarkStart w:id="465" w:name="_Toc137904717"/>
      <w:bookmarkStart w:id="466" w:name="_Toc137904781"/>
      <w:bookmarkStart w:id="467" w:name="_Toc137905711"/>
      <w:bookmarkStart w:id="468" w:name="_Toc137905886"/>
      <w:bookmarkStart w:id="469" w:name="_Toc138241456"/>
      <w:r w:rsidRPr="00163EC4">
        <w:rPr>
          <w:rFonts w:eastAsia="Arial MT"/>
          <w:lang w:val="pt-BR" w:eastAsia="en-US"/>
        </w:rPr>
        <w:t>Obtenção das letras e r</w:t>
      </w:r>
      <w:r>
        <w:rPr>
          <w:rFonts w:eastAsia="Arial MT"/>
          <w:lang w:val="pt-BR" w:eastAsia="en-US"/>
        </w:rPr>
        <w:t>espetivas posições num documento PDF</w:t>
      </w:r>
      <w:bookmarkEnd w:id="461"/>
      <w:bookmarkEnd w:id="462"/>
      <w:bookmarkEnd w:id="463"/>
      <w:bookmarkEnd w:id="464"/>
      <w:bookmarkEnd w:id="465"/>
      <w:bookmarkEnd w:id="466"/>
      <w:bookmarkEnd w:id="467"/>
      <w:bookmarkEnd w:id="468"/>
      <w:bookmarkEnd w:id="469"/>
    </w:p>
    <w:p w14:paraId="5BDC422D" w14:textId="18891C85" w:rsidR="000F6EE1" w:rsidRDefault="00246692" w:rsidP="00C5084B">
      <w:pPr>
        <w:spacing w:line="360" w:lineRule="auto"/>
        <w:ind w:firstLine="720"/>
      </w:pPr>
      <w:r>
        <w:t>Em C# existem</w:t>
      </w:r>
      <w:r w:rsidR="000F6EE1">
        <w:t xml:space="preserve"> packages</w:t>
      </w:r>
      <w:r w:rsidR="007B049B">
        <w:t xml:space="preserve"> </w:t>
      </w:r>
      <w:r w:rsidR="000F6EE1">
        <w:t xml:space="preserve">que </w:t>
      </w:r>
      <w:r>
        <w:t>obtêm</w:t>
      </w:r>
      <w:r w:rsidR="000F6EE1">
        <w:t xml:space="preserve"> as posições dos caracteres </w:t>
      </w:r>
      <w:r>
        <w:t>e o respetivo</w:t>
      </w:r>
      <w:r w:rsidR="007B049B">
        <w:t xml:space="preserve"> valor. Contudo esses packages não foram suficientes</w:t>
      </w:r>
      <w:r w:rsidR="000F6EE1">
        <w:t>, já que se precisava de um intervalo de valores onde começa e acaba a letra para determinar se o ponto de interseção pertence ou não à mesma</w:t>
      </w:r>
      <w:r w:rsidR="007B049B">
        <w:t xml:space="preserve">. Para realizar </w:t>
      </w:r>
      <w:r w:rsidR="000F6EE1">
        <w:t xml:space="preserve">a verificação de integridade, optou-se por utilizar o package </w:t>
      </w:r>
      <w:r w:rsidR="000F6EE1" w:rsidRPr="00D75D81">
        <w:t>Apache PDFBox</w:t>
      </w:r>
      <w:r w:rsidR="000F6EE1">
        <w:t xml:space="preserve"> </w:t>
      </w:r>
      <w:r w:rsidR="000F6EE1">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rsidR="000F6EE1">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rsidR="000F6EE1">
        <w:fldChar w:fldCharType="end"/>
      </w:r>
      <w:r w:rsidR="000F6EE1">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character|start_x,start_y,stop_x,stop_y</w:t>
      </w:r>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em java e criar um ficheiro Jar com os respetivos packages dependentes que permita a execução em C#, para isso abriu-se uma consola e executou-se um comando</w:t>
      </w:r>
      <w:r w:rsidR="00EA2632">
        <w:t xml:space="preserve"> “-jar jarfile filename”, onde ‘jarfile’ é um ficheiro java compilado e ‘filename’ o nome do ficheiro PDF que se pretende extrair as posições e as respetivas letras</w:t>
      </w:r>
      <w:r>
        <w:t>.</w:t>
      </w:r>
    </w:p>
    <w:p w14:paraId="3DCB7FD0" w14:textId="33A488A1" w:rsidR="000F6EE1" w:rsidRDefault="000F6EE1" w:rsidP="000F6EE1">
      <w:pPr>
        <w:spacing w:line="360" w:lineRule="auto"/>
      </w:pPr>
      <w:r>
        <w:tab/>
        <w:t xml:space="preserve">Para </w:t>
      </w:r>
      <w:r w:rsidR="00457BD3">
        <w:t>comprovar</w:t>
      </w:r>
      <w:r>
        <w:t xml:space="preserve"> que o algoritmo obtém as letras precisamente, utilizou-se um leitor PDF denominado “PDF-Xchang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167BBA">
        <w:t xml:space="preserve">Figura </w:t>
      </w:r>
      <w:r w:rsidR="00167BBA">
        <w:rPr>
          <w:noProof/>
        </w:rPr>
        <w:t>25</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167BBA">
        <w:t xml:space="preserve">Figura </w:t>
      </w:r>
      <w:r w:rsidR="00167BBA">
        <w:rPr>
          <w:noProof/>
        </w:rPr>
        <w:t>26</w:t>
      </w:r>
      <w:r>
        <w:fldChar w:fldCharType="end"/>
      </w:r>
      <w:r>
        <w:t>, tem se que os valores de “start_x” a 71 e o “stop_y” a 37</w:t>
      </w:r>
      <w:r w:rsidR="000F3E48">
        <w:t xml:space="preserve">, </w:t>
      </w:r>
      <w:r w:rsidR="00246692">
        <w:t>de</w:t>
      </w:r>
      <w:r w:rsidR="000F3E48">
        <w:t>mo</w:t>
      </w:r>
      <w:r w:rsidR="00246692">
        <w:t>n</w:t>
      </w:r>
      <w:r w:rsidR="000F3E48">
        <w:t>strando que exist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arg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PDFTextStripper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PositionCharacter</w:t>
            </w:r>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OutputStream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ByteArrayOutputStream</w:t>
            </w:r>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5BFB8E31" w:rsidR="000F6EE1" w:rsidRDefault="000F6EE1" w:rsidP="000F6EE1">
      <w:pPr>
        <w:pStyle w:val="Caption"/>
        <w:jc w:val="center"/>
        <w:rPr>
          <w:sz w:val="22"/>
          <w:szCs w:val="22"/>
        </w:rPr>
      </w:pPr>
      <w:bookmarkStart w:id="470" w:name="_Ref136439984"/>
      <w:bookmarkStart w:id="471" w:name="_Toc138241493"/>
      <w:r>
        <w:t xml:space="preserve">Figura </w:t>
      </w:r>
      <w:r>
        <w:fldChar w:fldCharType="begin"/>
      </w:r>
      <w:r>
        <w:instrText xml:space="preserve"> SEQ Figura \* ARABIC </w:instrText>
      </w:r>
      <w:r>
        <w:fldChar w:fldCharType="separate"/>
      </w:r>
      <w:r w:rsidR="00167BBA">
        <w:rPr>
          <w:noProof/>
        </w:rPr>
        <w:t>24</w:t>
      </w:r>
      <w:r>
        <w:fldChar w:fldCharType="end"/>
      </w:r>
      <w:bookmarkEnd w:id="470"/>
      <w:r>
        <w:t xml:space="preserve"> </w:t>
      </w:r>
      <w:r w:rsidRPr="00FE20DB">
        <w:t>- Código para Abrir o Documento e Extrair Informação</w:t>
      </w:r>
      <w:bookmarkEnd w:id="471"/>
    </w:p>
    <w:p w14:paraId="566BBF14" w14:textId="77777777" w:rsidR="000F6EE1" w:rsidRPr="00246692" w:rsidRDefault="000F6EE1" w:rsidP="000F6EE1">
      <w:pPr>
        <w:pStyle w:val="Caption"/>
        <w:rPr>
          <w:rFonts w:ascii="Courier New" w:hAnsi="Courier New" w:cs="Courier New"/>
          <w:b/>
          <w:bCs/>
          <w:i w:val="0"/>
          <w:iCs w:val="0"/>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682BA8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3BBFD1A0">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2D5BAF"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1264916" cy="4490174"/>
                    </a:xfrm>
                    <a:prstGeom prst="rect">
                      <a:avLst/>
                    </a:prstGeom>
                    <a:ln>
                      <a:solidFill>
                        <a:schemeClr val="tx1"/>
                      </a:solidFill>
                    </a:ln>
                  </pic:spPr>
                </pic:pic>
              </a:graphicData>
            </a:graphic>
          </wp:inline>
        </w:drawing>
      </w:r>
    </w:p>
    <w:p w14:paraId="6B43E453" w14:textId="38875835" w:rsidR="000F6EE1" w:rsidRDefault="000F6EE1" w:rsidP="000F6EE1">
      <w:pPr>
        <w:pStyle w:val="Caption"/>
        <w:jc w:val="center"/>
      </w:pPr>
      <w:bookmarkStart w:id="472" w:name="_Ref136437419"/>
      <w:bookmarkStart w:id="473" w:name="_Toc138241494"/>
      <w:r>
        <w:t xml:space="preserve">Figura </w:t>
      </w:r>
      <w:r>
        <w:fldChar w:fldCharType="begin"/>
      </w:r>
      <w:r>
        <w:instrText xml:space="preserve"> SEQ Figura \* ARABIC </w:instrText>
      </w:r>
      <w:r>
        <w:fldChar w:fldCharType="separate"/>
      </w:r>
      <w:r w:rsidR="00167BBA">
        <w:rPr>
          <w:noProof/>
        </w:rPr>
        <w:t>25</w:t>
      </w:r>
      <w:r>
        <w:fldChar w:fldCharType="end"/>
      </w:r>
      <w:bookmarkEnd w:id="472"/>
      <w:r>
        <w:t xml:space="preserve"> - Exemplo de uma Letra e Respetiva posição no PDF com a Utilização da Ferramenta PDF-XChange Editor</w:t>
      </w:r>
      <w:bookmarkEnd w:id="473"/>
    </w:p>
    <w:p w14:paraId="269B3BBD" w14:textId="77777777" w:rsidR="000F6EE1" w:rsidRDefault="000F6EE1" w:rsidP="000F6EE1">
      <w:pPr>
        <w:jc w:val="center"/>
      </w:pPr>
    </w:p>
    <w:p w14:paraId="2C4F979B" w14:textId="22A90110" w:rsidR="000F6EE1" w:rsidRDefault="000F6EE1" w:rsidP="000F6EE1">
      <w:pPr>
        <w:keepNext/>
        <w:jc w:val="center"/>
      </w:pPr>
      <w:r w:rsidRPr="002912D4">
        <w:rPr>
          <w:noProof/>
        </w:rPr>
        <w:drawing>
          <wp:inline distT="0" distB="0" distL="0" distR="0" wp14:anchorId="13F0E271" wp14:editId="6AD24E5E">
            <wp:extent cx="2956260" cy="446228"/>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993000" cy="451774"/>
                    </a:xfrm>
                    <a:prstGeom prst="rect">
                      <a:avLst/>
                    </a:prstGeom>
                  </pic:spPr>
                </pic:pic>
              </a:graphicData>
            </a:graphic>
          </wp:inline>
        </w:drawing>
      </w:r>
    </w:p>
    <w:p w14:paraId="0477D5E7" w14:textId="2828C027" w:rsidR="000F6EE1" w:rsidRDefault="000F6EE1" w:rsidP="000F6EE1">
      <w:pPr>
        <w:pStyle w:val="Caption"/>
        <w:jc w:val="center"/>
      </w:pPr>
      <w:bookmarkStart w:id="474" w:name="_Ref136437432"/>
      <w:bookmarkStart w:id="475" w:name="_Toc138241495"/>
      <w:r>
        <w:t xml:space="preserve">Figura </w:t>
      </w:r>
      <w:r>
        <w:fldChar w:fldCharType="begin"/>
      </w:r>
      <w:r>
        <w:instrText xml:space="preserve"> SEQ Figura \* ARABIC </w:instrText>
      </w:r>
      <w:r>
        <w:fldChar w:fldCharType="separate"/>
      </w:r>
      <w:r w:rsidR="00167BBA">
        <w:rPr>
          <w:noProof/>
        </w:rPr>
        <w:t>26</w:t>
      </w:r>
      <w:r>
        <w:fldChar w:fldCharType="end"/>
      </w:r>
      <w:bookmarkEnd w:id="474"/>
      <w:r>
        <w:t xml:space="preserve"> - Valor Lido pelo Algoritmo Representado na Base de Dados</w:t>
      </w:r>
      <w:bookmarkEnd w:id="475"/>
    </w:p>
    <w:p w14:paraId="6AF84A03" w14:textId="52102DF8" w:rsidR="005F4D8A" w:rsidRPr="00163EC4" w:rsidRDefault="0056765F" w:rsidP="00C65DFD">
      <w:pPr>
        <w:jc w:val="left"/>
        <w:rPr>
          <w:rFonts w:eastAsia="Arial MT"/>
          <w:lang w:val="pt-BR" w:eastAsia="en-US"/>
        </w:rPr>
      </w:pPr>
      <w:r>
        <w:rPr>
          <w:rFonts w:eastAsia="Arial MT"/>
          <w:lang w:val="pt-BR" w:eastAsia="en-US"/>
        </w:rPr>
        <w:br w:type="page"/>
      </w:r>
    </w:p>
    <w:p w14:paraId="204A6945" w14:textId="5A781CFB" w:rsidR="00CA7605" w:rsidRDefault="00163EC4" w:rsidP="00C01DA2">
      <w:pPr>
        <w:pStyle w:val="Subtitle"/>
        <w:numPr>
          <w:ilvl w:val="1"/>
          <w:numId w:val="32"/>
        </w:numPr>
        <w:rPr>
          <w:rFonts w:eastAsia="Arial MT"/>
          <w:lang w:eastAsia="en-US"/>
        </w:rPr>
      </w:pPr>
      <w:r>
        <w:rPr>
          <w:rFonts w:eastAsia="Arial MT"/>
          <w:lang w:val="pt-BR" w:eastAsia="en-US"/>
        </w:rPr>
        <w:lastRenderedPageBreak/>
        <w:tab/>
      </w:r>
      <w:bookmarkStart w:id="476" w:name="_Toc137898901"/>
      <w:bookmarkStart w:id="477" w:name="_Toc137899694"/>
      <w:bookmarkStart w:id="478" w:name="_Toc137901023"/>
      <w:bookmarkStart w:id="479" w:name="_Toc137903370"/>
      <w:bookmarkStart w:id="480" w:name="_Toc137904718"/>
      <w:bookmarkStart w:id="481" w:name="_Toc137904782"/>
      <w:bookmarkStart w:id="482" w:name="_Toc137905712"/>
      <w:bookmarkStart w:id="483" w:name="_Toc137905887"/>
      <w:bookmarkStart w:id="484" w:name="_Toc138241457"/>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476"/>
      <w:bookmarkEnd w:id="477"/>
      <w:bookmarkEnd w:id="478"/>
      <w:bookmarkEnd w:id="479"/>
      <w:bookmarkEnd w:id="480"/>
      <w:bookmarkEnd w:id="481"/>
      <w:bookmarkEnd w:id="482"/>
      <w:bookmarkEnd w:id="483"/>
      <w:bookmarkEnd w:id="484"/>
      <w:r w:rsidR="00B958D5">
        <w:rPr>
          <w:rFonts w:eastAsia="Arial MT"/>
          <w:lang w:eastAsia="en-US"/>
        </w:rPr>
        <w:t xml:space="preserve"> </w:t>
      </w:r>
    </w:p>
    <w:p w14:paraId="4A3E787D" w14:textId="0A55F42E" w:rsidR="00163EC4" w:rsidRPr="00163EC4" w:rsidRDefault="00163EC4" w:rsidP="00C5084B">
      <w:pPr>
        <w:pStyle w:val="head3"/>
        <w:spacing w:line="360" w:lineRule="auto"/>
        <w:rPr>
          <w:rFonts w:eastAsia="Arial MT"/>
          <w:lang w:eastAsia="en-US"/>
        </w:rPr>
      </w:pPr>
      <w:bookmarkStart w:id="485" w:name="_Toc137898902"/>
      <w:bookmarkStart w:id="486" w:name="_Toc137899695"/>
      <w:bookmarkStart w:id="487" w:name="_Toc137901024"/>
      <w:bookmarkStart w:id="488" w:name="_Toc137903371"/>
      <w:bookmarkStart w:id="489" w:name="_Toc137904719"/>
      <w:bookmarkStart w:id="490" w:name="_Toc137904783"/>
      <w:bookmarkStart w:id="491" w:name="_Toc137905713"/>
      <w:bookmarkStart w:id="492" w:name="_Toc137905888"/>
      <w:bookmarkStart w:id="493" w:name="_Toc138241458"/>
      <w:r>
        <w:rPr>
          <w:rFonts w:eastAsia="Arial MT"/>
          <w:lang w:eastAsia="en-US"/>
        </w:rPr>
        <w:t>5.6.1</w:t>
      </w:r>
      <w:r w:rsidR="00C01DA2">
        <w:rPr>
          <w:rFonts w:eastAsia="Arial MT"/>
          <w:lang w:eastAsia="en-US"/>
        </w:rPr>
        <w:tab/>
      </w:r>
      <w:r>
        <w:rPr>
          <w:rFonts w:eastAsia="Arial MT"/>
          <w:lang w:eastAsia="en-US"/>
        </w:rPr>
        <w:t>Criação</w:t>
      </w:r>
      <w:r w:rsidR="000F3E48">
        <w:rPr>
          <w:rFonts w:eastAsia="Arial MT"/>
          <w:lang w:eastAsia="en-US"/>
        </w:rPr>
        <w:t xml:space="preserve"> e Leitura</w:t>
      </w:r>
      <w:bookmarkEnd w:id="485"/>
      <w:bookmarkEnd w:id="486"/>
      <w:bookmarkEnd w:id="487"/>
      <w:bookmarkEnd w:id="488"/>
      <w:bookmarkEnd w:id="489"/>
      <w:bookmarkEnd w:id="490"/>
      <w:bookmarkEnd w:id="491"/>
      <w:bookmarkEnd w:id="492"/>
      <w:bookmarkEnd w:id="493"/>
    </w:p>
    <w:p w14:paraId="59453B25" w14:textId="3B5CF2F1" w:rsidR="00CA7605" w:rsidRDefault="00941953" w:rsidP="00C5084B">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 xml:space="preserve">open-sourc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r w:rsidR="000F3E48" w:rsidRPr="00C5084B">
        <w:rPr>
          <w:rFonts w:eastAsia="Arial MT"/>
          <w:i/>
          <w:iCs/>
          <w:lang w:eastAsia="en-US"/>
        </w:rPr>
        <w:t>timestamp</w:t>
      </w:r>
      <w:r w:rsidR="000F3E48">
        <w:rPr>
          <w:rFonts w:eastAsia="Arial MT"/>
          <w:lang w:eastAsia="en-US"/>
        </w:rPr>
        <w:t xml:space="preserve"> no documento diferentes</w:t>
      </w:r>
      <w:r>
        <w:rPr>
          <w:rFonts w:eastAsia="Arial MT"/>
          <w:lang w:eastAsia="en-US"/>
        </w:rPr>
        <w:t xml:space="preserve">. </w:t>
      </w:r>
      <w:bookmarkEnd w:id="389"/>
    </w:p>
    <w:p w14:paraId="22E5792B" w14:textId="7CC782EA"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167BBA">
        <w:t xml:space="preserve">Figura </w:t>
      </w:r>
      <w:r w:rsidR="00167BBA">
        <w:rPr>
          <w:noProof/>
        </w:rPr>
        <w:t>27</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18B73DCE" w:rsidR="000F6EE1" w:rsidRDefault="000F6EE1" w:rsidP="000F3E48">
      <w:pPr>
        <w:pStyle w:val="Caption"/>
        <w:jc w:val="center"/>
      </w:pPr>
      <w:bookmarkStart w:id="494" w:name="_Ref136538881"/>
      <w:bookmarkStart w:id="495" w:name="_Toc138241496"/>
      <w:bookmarkStart w:id="496" w:name="_Ref136440318"/>
      <w:r>
        <w:t xml:space="preserve">Figura </w:t>
      </w:r>
      <w:r>
        <w:fldChar w:fldCharType="begin"/>
      </w:r>
      <w:r>
        <w:instrText xml:space="preserve"> SEQ Figura \* ARABIC </w:instrText>
      </w:r>
      <w:r>
        <w:fldChar w:fldCharType="separate"/>
      </w:r>
      <w:r w:rsidR="00167BBA">
        <w:rPr>
          <w:noProof/>
        </w:rPr>
        <w:t>27</w:t>
      </w:r>
      <w:r>
        <w:fldChar w:fldCharType="end"/>
      </w:r>
      <w:bookmarkEnd w:id="494"/>
      <w:r>
        <w:t xml:space="preserve"> - </w:t>
      </w:r>
      <w:r w:rsidRPr="00E360F2">
        <w:t>Criação dos Códigos de Barras 128 e 39</w:t>
      </w:r>
      <w:bookmarkEnd w:id="495"/>
    </w:p>
    <w:bookmarkEnd w:id="496"/>
    <w:p w14:paraId="2E87FFE4" w14:textId="32709AC8" w:rsidR="00163EC4" w:rsidRDefault="00163EC4" w:rsidP="00163EC4">
      <w:pPr>
        <w:jc w:val="left"/>
        <w:rPr>
          <w:rFonts w:eastAsia="Arial MT"/>
        </w:rPr>
      </w:pPr>
      <w:r>
        <w:rPr>
          <w:rFonts w:eastAsia="Arial MT"/>
        </w:rPr>
        <w:br w:type="page"/>
      </w:r>
    </w:p>
    <w:p w14:paraId="618104A2" w14:textId="33103FBA" w:rsidR="00163EC4" w:rsidRDefault="00163EC4" w:rsidP="00C5084B">
      <w:pPr>
        <w:pStyle w:val="head3"/>
        <w:spacing w:line="360" w:lineRule="auto"/>
        <w:rPr>
          <w:rFonts w:eastAsia="Arial MT"/>
          <w:lang w:eastAsia="en-US"/>
        </w:rPr>
      </w:pPr>
      <w:bookmarkStart w:id="497" w:name="_Toc137898903"/>
      <w:bookmarkStart w:id="498" w:name="_Toc137899696"/>
      <w:bookmarkStart w:id="499" w:name="_Toc137901025"/>
      <w:bookmarkStart w:id="500" w:name="_Toc137903372"/>
      <w:bookmarkStart w:id="501" w:name="_Toc137904720"/>
      <w:bookmarkStart w:id="502" w:name="_Toc137904784"/>
      <w:bookmarkStart w:id="503" w:name="_Toc137905714"/>
      <w:bookmarkStart w:id="504" w:name="_Toc137905889"/>
      <w:bookmarkStart w:id="505" w:name="_Toc138241459"/>
      <w:r>
        <w:rPr>
          <w:rFonts w:eastAsia="Arial MT"/>
          <w:lang w:eastAsia="en-US"/>
        </w:rPr>
        <w:lastRenderedPageBreak/>
        <w:t>5.6.2</w:t>
      </w:r>
      <w:r w:rsidR="007D10D6">
        <w:rPr>
          <w:rFonts w:eastAsia="Arial MT"/>
          <w:lang w:eastAsia="en-US"/>
        </w:rPr>
        <w:tab/>
      </w:r>
      <w:r>
        <w:rPr>
          <w:rFonts w:eastAsia="Arial MT"/>
          <w:lang w:eastAsia="en-US"/>
        </w:rPr>
        <w:t>Posições</w:t>
      </w:r>
      <w:bookmarkEnd w:id="497"/>
      <w:bookmarkEnd w:id="498"/>
      <w:bookmarkEnd w:id="499"/>
      <w:bookmarkEnd w:id="500"/>
      <w:bookmarkEnd w:id="501"/>
      <w:bookmarkEnd w:id="502"/>
      <w:bookmarkEnd w:id="503"/>
      <w:bookmarkEnd w:id="504"/>
      <w:bookmarkEnd w:id="505"/>
      <w:r>
        <w:rPr>
          <w:rFonts w:eastAsia="Arial MT"/>
          <w:lang w:eastAsia="en-US"/>
        </w:rPr>
        <w:t xml:space="preserve"> </w:t>
      </w:r>
    </w:p>
    <w:p w14:paraId="6A3554F3" w14:textId="76BB0928" w:rsidR="00EA7688" w:rsidRDefault="00EA7688" w:rsidP="00C5084B">
      <w:pPr>
        <w:spacing w:line="360" w:lineRule="auto"/>
        <w:ind w:firstLine="720"/>
        <w:rPr>
          <w:lang w:eastAsia="en-US"/>
        </w:rPr>
      </w:pPr>
      <w:r>
        <w:rPr>
          <w:lang w:eastAsia="en-US"/>
        </w:rPr>
        <w:t>Com o intuito de retirar as posições dos códigos de barras 128 e 39</w:t>
      </w:r>
      <w:r w:rsidR="0097098F">
        <w:rPr>
          <w:lang w:eastAsia="en-US"/>
        </w:rPr>
        <w:t xml:space="preserve"> (</w:t>
      </w:r>
      <w:r w:rsidR="0097098F">
        <w:rPr>
          <w:lang w:eastAsia="en-US"/>
        </w:rPr>
        <w:fldChar w:fldCharType="begin"/>
      </w:r>
      <w:r w:rsidR="0097098F">
        <w:rPr>
          <w:lang w:eastAsia="en-US"/>
        </w:rPr>
        <w:instrText xml:space="preserve"> REF _Ref136440520 \h </w:instrText>
      </w:r>
      <w:r w:rsidR="0097098F">
        <w:rPr>
          <w:lang w:eastAsia="en-US"/>
        </w:rPr>
      </w:r>
      <w:r w:rsidR="0097098F">
        <w:rPr>
          <w:lang w:eastAsia="en-US"/>
        </w:rPr>
        <w:fldChar w:fldCharType="separate"/>
      </w:r>
      <w:r w:rsidR="00167BBA">
        <w:t xml:space="preserve">Figura </w:t>
      </w:r>
      <w:r w:rsidR="00167BBA">
        <w:rPr>
          <w:noProof/>
        </w:rPr>
        <w:t>28</w:t>
      </w:r>
      <w:r w:rsidR="0097098F">
        <w:rPr>
          <w:lang w:eastAsia="en-US"/>
        </w:rPr>
        <w:fldChar w:fldCharType="end"/>
      </w:r>
      <w:r w:rsidR="0097098F">
        <w:rPr>
          <w:lang w:eastAsia="en-US"/>
        </w:rPr>
        <w:t>)</w:t>
      </w:r>
      <w:r>
        <w:rPr>
          <w:lang w:eastAsia="en-US"/>
        </w:rPr>
        <w:t xml:space="preserve">,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w:t>
      </w:r>
      <w:r w:rsidRPr="0097098F">
        <w:rPr>
          <w:i/>
          <w:iCs/>
          <w:lang w:eastAsia="en-US"/>
        </w:rPr>
        <w:t>x2</w:t>
      </w:r>
      <w:r>
        <w:rPr>
          <w:lang w:eastAsia="en-US"/>
        </w:rPr>
        <w:t xml:space="preserve"> e </w:t>
      </w:r>
      <w:r w:rsidRPr="0097098F">
        <w:rPr>
          <w:i/>
          <w:iCs/>
          <w:lang w:eastAsia="en-US"/>
        </w:rPr>
        <w:t>y2</w:t>
      </w:r>
      <w:r>
        <w:rPr>
          <w:lang w:eastAsia="en-US"/>
        </w:rPr>
        <w:t>, que foram calculadas com base no comprimento e altura do código de barras 39, já que este package não fornece a segunda localização.</w:t>
      </w:r>
      <w:r w:rsidR="0029725D">
        <w:rPr>
          <w:lang w:eastAsia="en-US"/>
        </w:rPr>
        <w:t xml:space="preserve"> </w:t>
      </w:r>
    </w:p>
    <w:p w14:paraId="5526F157" w14:textId="3F73ECD9"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167BBA">
        <w:t xml:space="preserve">Figura </w:t>
      </w:r>
      <w:r w:rsidR="00167BBA">
        <w:rPr>
          <w:noProof/>
        </w:rPr>
        <w:t>29</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img_file</w:t>
            </w:r>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arcodeReader</w:t>
            </w:r>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DecodingOptions</w:t>
            </w:r>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PossibleFormat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BarcodeForma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TryHarder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6DB2A80B" w:rsidR="00EA7688" w:rsidRPr="00EE2FEB" w:rsidRDefault="00EA7688" w:rsidP="00EE2FEB">
      <w:pPr>
        <w:pStyle w:val="Caption"/>
        <w:jc w:val="center"/>
      </w:pPr>
      <w:bookmarkStart w:id="506" w:name="_Ref136440520"/>
      <w:bookmarkStart w:id="507" w:name="_Toc138241497"/>
      <w:r>
        <w:t xml:space="preserve">Figura </w:t>
      </w:r>
      <w:r>
        <w:fldChar w:fldCharType="begin"/>
      </w:r>
      <w:r>
        <w:instrText xml:space="preserve"> SEQ Figura \* ARABIC </w:instrText>
      </w:r>
      <w:r>
        <w:fldChar w:fldCharType="separate"/>
      </w:r>
      <w:r w:rsidR="00167BBA">
        <w:rPr>
          <w:noProof/>
        </w:rPr>
        <w:t>28</w:t>
      </w:r>
      <w:r>
        <w:fldChar w:fldCharType="end"/>
      </w:r>
      <w:bookmarkEnd w:id="506"/>
      <w:r>
        <w:t xml:space="preserve"> - </w:t>
      </w:r>
      <w:r w:rsidRPr="003A7C3C">
        <w:t>Obtenção de Posições do Código de Barras</w:t>
      </w:r>
      <w:bookmarkEnd w:id="507"/>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27645B63" w:rsidR="00EA7688" w:rsidRDefault="00EA7688" w:rsidP="00EA7688">
      <w:pPr>
        <w:pStyle w:val="Caption"/>
        <w:jc w:val="center"/>
      </w:pPr>
      <w:bookmarkStart w:id="508" w:name="_Ref136437522"/>
      <w:bookmarkStart w:id="509" w:name="_Toc138241498"/>
      <w:r>
        <w:t xml:space="preserve">Figura </w:t>
      </w:r>
      <w:r>
        <w:fldChar w:fldCharType="begin"/>
      </w:r>
      <w:r>
        <w:instrText xml:space="preserve"> SEQ Figura \* ARABIC </w:instrText>
      </w:r>
      <w:r>
        <w:fldChar w:fldCharType="separate"/>
      </w:r>
      <w:r w:rsidR="00167BBA">
        <w:rPr>
          <w:noProof/>
        </w:rPr>
        <w:t>29</w:t>
      </w:r>
      <w:r>
        <w:fldChar w:fldCharType="end"/>
      </w:r>
      <w:bookmarkEnd w:id="508"/>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509"/>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510" w:name="_Toc137898904"/>
      <w:bookmarkStart w:id="511" w:name="_Toc137899697"/>
      <w:bookmarkStart w:id="512" w:name="_Toc137901026"/>
      <w:bookmarkStart w:id="513" w:name="_Toc137903373"/>
      <w:bookmarkStart w:id="514" w:name="_Toc137904721"/>
      <w:bookmarkStart w:id="515" w:name="_Toc137904785"/>
      <w:bookmarkStart w:id="516" w:name="_Toc137905715"/>
      <w:bookmarkStart w:id="517" w:name="_Toc137905890"/>
      <w:bookmarkStart w:id="518" w:name="_Toc138241460"/>
      <w:r w:rsidR="00A257C9">
        <w:rPr>
          <w:rFonts w:eastAsia="Arial MT"/>
          <w:lang w:eastAsia="en-US"/>
        </w:rPr>
        <w:t>Interface Gráfica (GUI)</w:t>
      </w:r>
      <w:bookmarkEnd w:id="510"/>
      <w:bookmarkEnd w:id="511"/>
      <w:bookmarkEnd w:id="512"/>
      <w:bookmarkEnd w:id="513"/>
      <w:bookmarkEnd w:id="514"/>
      <w:bookmarkEnd w:id="515"/>
      <w:bookmarkEnd w:id="516"/>
      <w:bookmarkEnd w:id="517"/>
      <w:bookmarkEnd w:id="518"/>
    </w:p>
    <w:p w14:paraId="40C45579" w14:textId="2B6FD57B" w:rsidR="00691EF8" w:rsidRDefault="00227A31" w:rsidP="00C5084B">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6FB2D92F"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167BBA">
        <w:t xml:space="preserve">Figura </w:t>
      </w:r>
      <w:r w:rsidR="00167BBA">
        <w:rPr>
          <w:noProof/>
        </w:rPr>
        <w:t>30</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adobe acrobat</w:t>
      </w:r>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6923CA72"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 xml:space="preserve">, </w:t>
      </w:r>
      <w:r>
        <w:rPr>
          <w:rFonts w:eastAsia="Arial MT"/>
          <w:lang w:eastAsia="en-US"/>
        </w:rPr>
        <w:t>reencaminha</w:t>
      </w:r>
      <w:r w:rsidR="00246692">
        <w:rPr>
          <w:rFonts w:eastAsia="Arial MT"/>
          <w:lang w:eastAsia="en-US"/>
        </w:rPr>
        <w:t>-se</w:t>
      </w:r>
      <w:r>
        <w:rPr>
          <w:rFonts w:eastAsia="Arial MT"/>
          <w:lang w:eastAsia="en-US"/>
        </w:rPr>
        <w:t xml:space="preserve">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167BBA">
        <w:t xml:space="preserve">Figura </w:t>
      </w:r>
      <w:r w:rsidR="00167BBA">
        <w:rPr>
          <w:noProof/>
        </w:rPr>
        <w:t>31</w:t>
      </w:r>
      <w:r w:rsidR="000E73FF">
        <w:rPr>
          <w:rFonts w:eastAsia="Arial MT"/>
          <w:lang w:eastAsia="en-US"/>
        </w:rPr>
        <w:fldChar w:fldCharType="end"/>
      </w:r>
      <w:r w:rsidR="000E73FF">
        <w:rPr>
          <w:rFonts w:eastAsia="Arial MT"/>
          <w:lang w:eastAsia="en-US"/>
        </w:rPr>
        <w:t>, onde</w:t>
      </w:r>
      <w:r w:rsidR="00246692">
        <w:rPr>
          <w:rFonts w:eastAsia="Arial MT"/>
          <w:lang w:eastAsia="en-US"/>
        </w:rPr>
        <w:t xml:space="preserve"> </w:t>
      </w:r>
      <w:r w:rsidR="002F6297">
        <w:rPr>
          <w:rFonts w:eastAsia="Arial MT"/>
          <w:lang w:eastAsia="en-US"/>
        </w:rPr>
        <w:t>contém</w:t>
      </w:r>
      <w:r w:rsidR="000E73FF">
        <w:rPr>
          <w:rFonts w:eastAsia="Arial MT"/>
          <w:lang w:eastAsia="en-US"/>
        </w:rPr>
        <w:t xml:space="preserve">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 xml:space="preserve">exerce a ação de “aceitar” o documento com marca criado para efeitos de </w:t>
      </w:r>
      <w:r w:rsidR="00C01E30" w:rsidRPr="002F6297">
        <w:rPr>
          <w:rFonts w:eastAsia="Arial MT"/>
          <w:i/>
          <w:iCs/>
          <w:lang w:eastAsia="en-US"/>
        </w:rPr>
        <w:t>tracking</w:t>
      </w:r>
      <w:r w:rsidR="00C01E30">
        <w:rPr>
          <w:rFonts w:eastAsia="Arial MT"/>
          <w:lang w:eastAsia="en-US"/>
        </w:rPr>
        <w:t>,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 xml:space="preserve">o documento com marca criado para efeitos de </w:t>
      </w:r>
      <w:r w:rsidR="00C01E30" w:rsidRPr="002F6297">
        <w:rPr>
          <w:rFonts w:eastAsia="Arial MT"/>
          <w:i/>
          <w:iCs/>
          <w:lang w:eastAsia="en-US"/>
        </w:rPr>
        <w:t>tracking</w:t>
      </w:r>
      <w:r w:rsidR="00C01E30">
        <w:rPr>
          <w:rFonts w:eastAsia="Arial MT"/>
          <w:lang w:eastAsia="en-US"/>
        </w:rPr>
        <w:t>, gerando novamente um novo documento;</w:t>
      </w:r>
    </w:p>
    <w:p w14:paraId="2C48B11E" w14:textId="6B57CAD1"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167BBA">
        <w:t xml:space="preserve">Figura </w:t>
      </w:r>
      <w:r w:rsidR="00167BBA">
        <w:rPr>
          <w:noProof/>
        </w:rPr>
        <w:t>33</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nome_ficheiro_watermark_dd_mm_yy_hh_m_ss”</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519" w:name="_Hlk136551422"/>
      <w:r>
        <w:rPr>
          <w:rFonts w:eastAsia="Arial MT"/>
          <w:lang w:eastAsia="en-US"/>
        </w:rPr>
        <w:t>Extensão “.pdf</w:t>
      </w:r>
      <w:bookmarkEnd w:id="519"/>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47FD4984"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w:t>
      </w:r>
      <w:r w:rsidR="001836A8">
        <w:rPr>
          <w:rFonts w:eastAsia="Arial MT"/>
          <w:lang w:eastAsia="en-US"/>
        </w:rPr>
        <w:t>redireciona</w:t>
      </w:r>
      <w:r w:rsidR="00C26A4D">
        <w:rPr>
          <w:rFonts w:eastAsia="Arial MT"/>
          <w:lang w:eastAsia="en-US"/>
        </w:rPr>
        <w:t>-se</w:t>
      </w:r>
      <w:r w:rsidR="001836A8">
        <w:rPr>
          <w:rFonts w:eastAsia="Arial MT"/>
          <w:lang w:eastAsia="en-US"/>
        </w:rPr>
        <w:t xml:space="preserve">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167BBA">
        <w:t xml:space="preserve">Figura </w:t>
      </w:r>
      <w:r w:rsidR="00167BBA">
        <w:rPr>
          <w:noProof/>
        </w:rPr>
        <w:t>33</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167BBA">
        <w:t xml:space="preserve">Figura </w:t>
      </w:r>
      <w:r w:rsidR="00167BBA">
        <w:rPr>
          <w:noProof/>
        </w:rPr>
        <w:t>34</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167BBA">
        <w:t xml:space="preserve">Figura </w:t>
      </w:r>
      <w:r w:rsidR="00167BBA">
        <w:rPr>
          <w:noProof/>
        </w:rPr>
        <w:t>35</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167BBA">
        <w:t xml:space="preserve">Figura </w:t>
      </w:r>
      <w:r w:rsidR="00167BBA">
        <w:rPr>
          <w:noProof/>
        </w:rPr>
        <w:t>34</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4B3A9B8D">
            <wp:extent cx="1658229" cy="2603500"/>
            <wp:effectExtent l="0" t="0" r="0" b="6350"/>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670013" cy="2622001"/>
                    </a:xfrm>
                    <a:prstGeom prst="rect">
                      <a:avLst/>
                    </a:prstGeom>
                  </pic:spPr>
                </pic:pic>
              </a:graphicData>
            </a:graphic>
          </wp:inline>
        </w:drawing>
      </w:r>
    </w:p>
    <w:p w14:paraId="76B74B89" w14:textId="31A325DD" w:rsidR="00163EC4" w:rsidRDefault="00227A31" w:rsidP="00227A31">
      <w:pPr>
        <w:pStyle w:val="Caption"/>
        <w:jc w:val="center"/>
      </w:pPr>
      <w:bookmarkStart w:id="520" w:name="_Ref136548707"/>
      <w:bookmarkStart w:id="521" w:name="_Toc138241499"/>
      <w:r>
        <w:t xml:space="preserve">Figura </w:t>
      </w:r>
      <w:r>
        <w:fldChar w:fldCharType="begin"/>
      </w:r>
      <w:r>
        <w:instrText xml:space="preserve"> SEQ Figura \* ARABIC </w:instrText>
      </w:r>
      <w:r>
        <w:fldChar w:fldCharType="separate"/>
      </w:r>
      <w:r w:rsidR="00167BBA">
        <w:rPr>
          <w:noProof/>
        </w:rPr>
        <w:t>30</w:t>
      </w:r>
      <w:r>
        <w:fldChar w:fldCharType="end"/>
      </w:r>
      <w:bookmarkEnd w:id="520"/>
      <w:r w:rsidR="000E73FF">
        <w:t xml:space="preserve"> - Menu</w:t>
      </w:r>
      <w:bookmarkEnd w:id="521"/>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CEB613C">
            <wp:extent cx="5410200" cy="2800009"/>
            <wp:effectExtent l="0" t="0" r="0" b="63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8"/>
                    <a:stretch>
                      <a:fillRect/>
                    </a:stretch>
                  </pic:blipFill>
                  <pic:spPr>
                    <a:xfrm>
                      <a:off x="0" y="0"/>
                      <a:ext cx="5442062" cy="2816499"/>
                    </a:xfrm>
                    <a:prstGeom prst="rect">
                      <a:avLst/>
                    </a:prstGeom>
                    <a:ln>
                      <a:noFill/>
                    </a:ln>
                  </pic:spPr>
                </pic:pic>
              </a:graphicData>
            </a:graphic>
          </wp:inline>
        </w:drawing>
      </w:r>
    </w:p>
    <w:p w14:paraId="00D4F9F6" w14:textId="6BF2B920" w:rsidR="00691EF8" w:rsidRDefault="00227A31" w:rsidP="00227A31">
      <w:pPr>
        <w:pStyle w:val="Caption"/>
        <w:jc w:val="center"/>
      </w:pPr>
      <w:bookmarkStart w:id="522" w:name="_Ref136549483"/>
      <w:bookmarkStart w:id="523" w:name="_Toc138241500"/>
      <w:r>
        <w:t xml:space="preserve">Figura </w:t>
      </w:r>
      <w:r>
        <w:fldChar w:fldCharType="begin"/>
      </w:r>
      <w:r>
        <w:instrText xml:space="preserve"> SEQ Figura \* ARABIC </w:instrText>
      </w:r>
      <w:r>
        <w:fldChar w:fldCharType="separate"/>
      </w:r>
      <w:r w:rsidR="00167BBA">
        <w:rPr>
          <w:noProof/>
        </w:rPr>
        <w:t>31</w:t>
      </w:r>
      <w:r>
        <w:fldChar w:fldCharType="end"/>
      </w:r>
      <w:bookmarkEnd w:id="522"/>
      <w:r>
        <w:t xml:space="preserve"> - Menu Processar</w:t>
      </w:r>
      <w:bookmarkEnd w:id="523"/>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69"/>
                    <a:stretch>
                      <a:fillRect/>
                    </a:stretch>
                  </pic:blipFill>
                  <pic:spPr>
                    <a:xfrm>
                      <a:off x="0" y="0"/>
                      <a:ext cx="5579745" cy="3127375"/>
                    </a:xfrm>
                    <a:prstGeom prst="rect">
                      <a:avLst/>
                    </a:prstGeom>
                  </pic:spPr>
                </pic:pic>
              </a:graphicData>
            </a:graphic>
          </wp:inline>
        </w:drawing>
      </w:r>
    </w:p>
    <w:p w14:paraId="058E607A" w14:textId="2D47AB96" w:rsidR="00691EF8" w:rsidRDefault="00227A31" w:rsidP="00227A31">
      <w:pPr>
        <w:pStyle w:val="Caption"/>
        <w:jc w:val="center"/>
      </w:pPr>
      <w:bookmarkStart w:id="524" w:name="_Toc138241501"/>
      <w:r>
        <w:t xml:space="preserve">Figura </w:t>
      </w:r>
      <w:r>
        <w:fldChar w:fldCharType="begin"/>
      </w:r>
      <w:r>
        <w:instrText xml:space="preserve"> SEQ Figura \* ARABIC </w:instrText>
      </w:r>
      <w:r>
        <w:fldChar w:fldCharType="separate"/>
      </w:r>
      <w:r w:rsidR="00167BBA">
        <w:rPr>
          <w:noProof/>
        </w:rPr>
        <w:t>32</w:t>
      </w:r>
      <w:r>
        <w:fldChar w:fldCharType="end"/>
      </w:r>
      <w:r>
        <w:t xml:space="preserve"> - Conclusão do </w:t>
      </w:r>
      <w:r w:rsidR="002A2839">
        <w:t>P</w:t>
      </w:r>
      <w:r>
        <w:t>rocessamento</w:t>
      </w:r>
      <w:bookmarkEnd w:id="524"/>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rPr>
          <w:noProof/>
        </w:rPr>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0"/>
                    <a:stretch>
                      <a:fillRect/>
                    </a:stretch>
                  </pic:blipFill>
                  <pic:spPr>
                    <a:xfrm>
                      <a:off x="0" y="0"/>
                      <a:ext cx="5579745" cy="2679065"/>
                    </a:xfrm>
                    <a:prstGeom prst="rect">
                      <a:avLst/>
                    </a:prstGeom>
                  </pic:spPr>
                </pic:pic>
              </a:graphicData>
            </a:graphic>
          </wp:inline>
        </w:drawing>
      </w:r>
    </w:p>
    <w:p w14:paraId="22048F50" w14:textId="6C85EA80" w:rsidR="00691EF8" w:rsidRDefault="00227A31" w:rsidP="00227A31">
      <w:pPr>
        <w:pStyle w:val="Caption"/>
        <w:jc w:val="center"/>
      </w:pPr>
      <w:bookmarkStart w:id="525" w:name="_Ref136550175"/>
      <w:bookmarkStart w:id="526" w:name="_Toc138241502"/>
      <w:r>
        <w:t xml:space="preserve">Figura </w:t>
      </w:r>
      <w:r>
        <w:fldChar w:fldCharType="begin"/>
      </w:r>
      <w:r>
        <w:instrText xml:space="preserve"> SEQ Figura \* ARABIC </w:instrText>
      </w:r>
      <w:r>
        <w:fldChar w:fldCharType="separate"/>
      </w:r>
      <w:r w:rsidR="00167BBA">
        <w:rPr>
          <w:noProof/>
        </w:rPr>
        <w:t>33</w:t>
      </w:r>
      <w:r>
        <w:fldChar w:fldCharType="end"/>
      </w:r>
      <w:bookmarkEnd w:id="525"/>
      <w:r>
        <w:t xml:space="preserve"> - Verificação da Autenticidade de um Documento</w:t>
      </w:r>
      <w:bookmarkEnd w:id="526"/>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rPr>
          <w:noProof/>
        </w:rPr>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1"/>
                    <a:stretch>
                      <a:fillRect/>
                    </a:stretch>
                  </pic:blipFill>
                  <pic:spPr>
                    <a:xfrm>
                      <a:off x="0" y="0"/>
                      <a:ext cx="5579745" cy="3572510"/>
                    </a:xfrm>
                    <a:prstGeom prst="rect">
                      <a:avLst/>
                    </a:prstGeom>
                  </pic:spPr>
                </pic:pic>
              </a:graphicData>
            </a:graphic>
          </wp:inline>
        </w:drawing>
      </w:r>
    </w:p>
    <w:p w14:paraId="2DE6096C" w14:textId="04A58D6D" w:rsidR="00691EF8" w:rsidRDefault="00227A31" w:rsidP="00227A31">
      <w:pPr>
        <w:pStyle w:val="Caption"/>
        <w:jc w:val="center"/>
      </w:pPr>
      <w:bookmarkStart w:id="527" w:name="_Ref136552627"/>
      <w:bookmarkStart w:id="528" w:name="_Toc138241503"/>
      <w:r>
        <w:t xml:space="preserve">Figura </w:t>
      </w:r>
      <w:r>
        <w:fldChar w:fldCharType="begin"/>
      </w:r>
      <w:r>
        <w:instrText xml:space="preserve"> SEQ Figura \* ARABIC </w:instrText>
      </w:r>
      <w:r>
        <w:fldChar w:fldCharType="separate"/>
      </w:r>
      <w:r w:rsidR="00167BBA">
        <w:rPr>
          <w:noProof/>
        </w:rPr>
        <w:t>34</w:t>
      </w:r>
      <w:r>
        <w:fldChar w:fldCharType="end"/>
      </w:r>
      <w:bookmarkEnd w:id="527"/>
      <w:r>
        <w:t xml:space="preserve"> </w:t>
      </w:r>
      <w:r w:rsidR="00D73B8C">
        <w:t>- Visualização da marca</w:t>
      </w:r>
      <w:bookmarkEnd w:id="528"/>
      <w:r w:rsidR="00D73B8C">
        <w:t xml:space="preserve"> </w:t>
      </w:r>
    </w:p>
    <w:p w14:paraId="5DC5A0E3" w14:textId="77777777" w:rsidR="00C01E30" w:rsidRDefault="00D73B8C" w:rsidP="00C01E30">
      <w:pPr>
        <w:keepNext/>
      </w:pPr>
      <w:r w:rsidRPr="00D73B8C">
        <w:rPr>
          <w:noProof/>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2"/>
                    <a:stretch>
                      <a:fillRect/>
                    </a:stretch>
                  </pic:blipFill>
                  <pic:spPr>
                    <a:xfrm>
                      <a:off x="0" y="0"/>
                      <a:ext cx="5579745" cy="2580640"/>
                    </a:xfrm>
                    <a:prstGeom prst="rect">
                      <a:avLst/>
                    </a:prstGeom>
                    <a:ln>
                      <a:solidFill>
                        <a:schemeClr val="tx1"/>
                      </a:solidFill>
                    </a:ln>
                  </pic:spPr>
                </pic:pic>
              </a:graphicData>
            </a:graphic>
          </wp:inline>
        </w:drawing>
      </w:r>
    </w:p>
    <w:p w14:paraId="55B8C5EF" w14:textId="3AD0CA85" w:rsidR="00D73B8C" w:rsidRDefault="00C01E30" w:rsidP="00C01E30">
      <w:pPr>
        <w:pStyle w:val="Caption"/>
        <w:jc w:val="center"/>
      </w:pPr>
      <w:bookmarkStart w:id="529" w:name="_Ref136943942"/>
      <w:bookmarkStart w:id="530" w:name="_Toc138241504"/>
      <w:r>
        <w:t xml:space="preserve">Figura </w:t>
      </w:r>
      <w:r>
        <w:fldChar w:fldCharType="begin"/>
      </w:r>
      <w:r>
        <w:instrText xml:space="preserve"> SEQ Figura \* ARABIC </w:instrText>
      </w:r>
      <w:r>
        <w:fldChar w:fldCharType="separate"/>
      </w:r>
      <w:r w:rsidR="00167BBA">
        <w:rPr>
          <w:noProof/>
        </w:rPr>
        <w:t>35</w:t>
      </w:r>
      <w:r>
        <w:fldChar w:fldCharType="end"/>
      </w:r>
      <w:bookmarkEnd w:id="529"/>
      <w:r>
        <w:t xml:space="preserve"> - Zoom retângulo</w:t>
      </w:r>
      <w:bookmarkEnd w:id="530"/>
    </w:p>
    <w:p w14:paraId="154A03BF" w14:textId="77777777" w:rsidR="00C01E30" w:rsidRPr="00D73B8C" w:rsidRDefault="00C01E30" w:rsidP="00D73B8C">
      <w:pPr>
        <w:rPr>
          <w:lang w:eastAsia="en-US"/>
        </w:rPr>
      </w:pPr>
    </w:p>
    <w:bookmarkEnd w:id="390"/>
    <w:p w14:paraId="43BD0CC0" w14:textId="469EF1B3" w:rsidR="00A9265D" w:rsidRDefault="00691EF8" w:rsidP="005F4D8A">
      <w:pPr>
        <w:jc w:val="left"/>
      </w:pPr>
      <w:r>
        <w:br w:type="page"/>
      </w:r>
    </w:p>
    <w:p w14:paraId="4DEA5CB6" w14:textId="15F315BD" w:rsidR="00A9265D" w:rsidRDefault="00D24698" w:rsidP="00C5084B">
      <w:pPr>
        <w:pStyle w:val="Heading1"/>
        <w:numPr>
          <w:ilvl w:val="0"/>
          <w:numId w:val="32"/>
        </w:numPr>
        <w:spacing w:line="360" w:lineRule="auto"/>
      </w:pPr>
      <w:bookmarkStart w:id="531" w:name="_Toc137898905"/>
      <w:bookmarkStart w:id="532" w:name="_Toc137899698"/>
      <w:bookmarkStart w:id="533" w:name="_Toc137901027"/>
      <w:bookmarkStart w:id="534" w:name="_Toc137903374"/>
      <w:bookmarkStart w:id="535" w:name="_Toc137904722"/>
      <w:bookmarkStart w:id="536" w:name="_Toc137904786"/>
      <w:bookmarkStart w:id="537" w:name="_Toc137905716"/>
      <w:bookmarkStart w:id="538" w:name="_Toc137905891"/>
      <w:bookmarkStart w:id="539" w:name="_Toc138241461"/>
      <w:r>
        <w:lastRenderedPageBreak/>
        <w:t>Testes</w:t>
      </w:r>
      <w:bookmarkEnd w:id="531"/>
      <w:bookmarkEnd w:id="532"/>
      <w:bookmarkEnd w:id="533"/>
      <w:bookmarkEnd w:id="534"/>
      <w:bookmarkEnd w:id="535"/>
      <w:bookmarkEnd w:id="536"/>
      <w:bookmarkEnd w:id="537"/>
      <w:bookmarkEnd w:id="538"/>
      <w:bookmarkEnd w:id="539"/>
    </w:p>
    <w:p w14:paraId="7BD70526" w14:textId="0E16F8A6" w:rsidR="00655C23" w:rsidRDefault="00655C23" w:rsidP="00C5084B">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508051DE" w:rsidR="00C071DE" w:rsidRDefault="00C071DE" w:rsidP="00C5084B">
      <w:pPr>
        <w:pStyle w:val="Subtitle"/>
        <w:spacing w:line="360" w:lineRule="auto"/>
        <w:ind w:left="720" w:firstLine="720"/>
      </w:pPr>
      <w:bookmarkStart w:id="540" w:name="_Toc137898906"/>
      <w:bookmarkStart w:id="541" w:name="_Toc137899699"/>
      <w:bookmarkStart w:id="542" w:name="_Toc137901028"/>
      <w:bookmarkStart w:id="543" w:name="_Toc137903375"/>
      <w:bookmarkStart w:id="544" w:name="_Toc137904723"/>
      <w:bookmarkStart w:id="545" w:name="_Toc137904787"/>
      <w:bookmarkStart w:id="546" w:name="_Toc137905717"/>
      <w:bookmarkStart w:id="547" w:name="_Toc137905892"/>
      <w:bookmarkStart w:id="548" w:name="_Toc138241462"/>
      <w:r>
        <w:t>6.1</w:t>
      </w:r>
      <w:r>
        <w:tab/>
      </w:r>
      <w:r w:rsidR="003604C1">
        <w:t>Documentos Digitais</w:t>
      </w:r>
      <w:r w:rsidR="002A2839">
        <w:t xml:space="preserve"> com Rotações</w:t>
      </w:r>
      <w:bookmarkEnd w:id="540"/>
      <w:bookmarkEnd w:id="541"/>
      <w:bookmarkEnd w:id="542"/>
      <w:bookmarkEnd w:id="543"/>
      <w:bookmarkEnd w:id="544"/>
      <w:bookmarkEnd w:id="545"/>
      <w:bookmarkEnd w:id="546"/>
      <w:bookmarkEnd w:id="547"/>
      <w:bookmarkEnd w:id="548"/>
    </w:p>
    <w:p w14:paraId="6085DB9F" w14:textId="12DC7387" w:rsidR="001E59DC" w:rsidRDefault="001E59DC" w:rsidP="00C5084B">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395E831D"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167BBA">
        <w:t xml:space="preserve">Figura </w:t>
      </w:r>
      <w:r w:rsidR="00167BBA">
        <w:rPr>
          <w:noProof/>
        </w:rPr>
        <w:t>36</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167BBA">
        <w:t xml:space="preserve">Figura </w:t>
      </w:r>
      <w:r w:rsidR="00167BBA">
        <w:rPr>
          <w:noProof/>
        </w:rPr>
        <w:t>37</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6523C911"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167BBA">
        <w:t xml:space="preserve">Figura </w:t>
      </w:r>
      <w:r w:rsidR="00167BBA">
        <w:rPr>
          <w:noProof/>
        </w:rPr>
        <w:t>38</w:t>
      </w:r>
      <w:r>
        <w:fldChar w:fldCharType="end"/>
      </w:r>
      <w:r>
        <w:t xml:space="preserve"> , do resultado da verificação de integridade com o original (</w:t>
      </w:r>
      <w:r>
        <w:fldChar w:fldCharType="begin"/>
      </w:r>
      <w:r>
        <w:instrText xml:space="preserve"> REF _Ref136554612 \h </w:instrText>
      </w:r>
      <w:r>
        <w:fldChar w:fldCharType="separate"/>
      </w:r>
      <w:r w:rsidR="00167BBA">
        <w:t xml:space="preserve">Figura </w:t>
      </w:r>
      <w:r w:rsidR="00167BBA">
        <w:rPr>
          <w:noProof/>
        </w:rPr>
        <w:t>39</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3"/>
                    <a:stretch>
                      <a:fillRect/>
                    </a:stretch>
                  </pic:blipFill>
                  <pic:spPr>
                    <a:xfrm>
                      <a:off x="0" y="0"/>
                      <a:ext cx="4133422" cy="5951584"/>
                    </a:xfrm>
                    <a:prstGeom prst="rect">
                      <a:avLst/>
                    </a:prstGeom>
                    <a:ln>
                      <a:solidFill>
                        <a:schemeClr val="tx1"/>
                      </a:solidFill>
                    </a:ln>
                  </pic:spPr>
                </pic:pic>
              </a:graphicData>
            </a:graphic>
          </wp:inline>
        </w:drawing>
      </w:r>
    </w:p>
    <w:p w14:paraId="5E48AFD7" w14:textId="0BC3B15B" w:rsidR="003604C1" w:rsidRPr="003604C1" w:rsidRDefault="001E59DC" w:rsidP="001E59DC">
      <w:pPr>
        <w:pStyle w:val="Caption"/>
        <w:jc w:val="center"/>
      </w:pPr>
      <w:bookmarkStart w:id="549" w:name="_Ref136554414"/>
      <w:bookmarkStart w:id="550" w:name="_Toc138241505"/>
      <w:r>
        <w:t xml:space="preserve">Figura </w:t>
      </w:r>
      <w:r>
        <w:fldChar w:fldCharType="begin"/>
      </w:r>
      <w:r>
        <w:instrText xml:space="preserve"> SEQ Figura \* ARABIC </w:instrText>
      </w:r>
      <w:r>
        <w:fldChar w:fldCharType="separate"/>
      </w:r>
      <w:r w:rsidR="00167BBA">
        <w:rPr>
          <w:noProof/>
        </w:rPr>
        <w:t>36</w:t>
      </w:r>
      <w:r>
        <w:fldChar w:fldCharType="end"/>
      </w:r>
      <w:bookmarkEnd w:id="549"/>
      <w:r>
        <w:t xml:space="preserve"> </w:t>
      </w:r>
      <w:r w:rsidR="00457BD3">
        <w:t>- Documento</w:t>
      </w:r>
      <w:r>
        <w:t xml:space="preserve"> </w:t>
      </w:r>
      <w:r w:rsidR="00457BD3">
        <w:t>Digitalizado com Rotação</w:t>
      </w:r>
      <w:bookmarkEnd w:id="550"/>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4"/>
                    <a:stretch>
                      <a:fillRect/>
                    </a:stretch>
                  </pic:blipFill>
                  <pic:spPr>
                    <a:xfrm>
                      <a:off x="0" y="0"/>
                      <a:ext cx="4261872" cy="6077369"/>
                    </a:xfrm>
                    <a:prstGeom prst="rect">
                      <a:avLst/>
                    </a:prstGeom>
                    <a:ln>
                      <a:solidFill>
                        <a:schemeClr val="tx1"/>
                      </a:solidFill>
                    </a:ln>
                  </pic:spPr>
                </pic:pic>
              </a:graphicData>
            </a:graphic>
          </wp:inline>
        </w:drawing>
      </w:r>
    </w:p>
    <w:p w14:paraId="559310FB" w14:textId="2E9ED6F5" w:rsidR="00C071DE" w:rsidRDefault="001E59DC" w:rsidP="001E59DC">
      <w:pPr>
        <w:pStyle w:val="Caption"/>
        <w:jc w:val="center"/>
      </w:pPr>
      <w:bookmarkStart w:id="551" w:name="_Ref136554440"/>
      <w:bookmarkStart w:id="552" w:name="_Toc138241506"/>
      <w:r>
        <w:t xml:space="preserve">Figura </w:t>
      </w:r>
      <w:r>
        <w:fldChar w:fldCharType="begin"/>
      </w:r>
      <w:r>
        <w:instrText xml:space="preserve"> SEQ Figura \* ARABIC </w:instrText>
      </w:r>
      <w:r>
        <w:fldChar w:fldCharType="separate"/>
      </w:r>
      <w:r w:rsidR="00167BBA">
        <w:rPr>
          <w:noProof/>
        </w:rPr>
        <w:t>37</w:t>
      </w:r>
      <w:r>
        <w:fldChar w:fldCharType="end"/>
      </w:r>
      <w:bookmarkEnd w:id="551"/>
      <w:r>
        <w:t xml:space="preserve"> - </w:t>
      </w:r>
      <w:r w:rsidRPr="004F6E19">
        <w:t xml:space="preserve">Documento </w:t>
      </w:r>
      <w:r w:rsidR="00457BD3">
        <w:t>digitalizado após correção</w:t>
      </w:r>
      <w:bookmarkEnd w:id="552"/>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25C4477D" w:rsidR="002B4CBE" w:rsidRDefault="001E59DC" w:rsidP="001E59DC">
      <w:pPr>
        <w:pStyle w:val="Caption"/>
        <w:jc w:val="center"/>
      </w:pPr>
      <w:bookmarkStart w:id="553" w:name="_Ref136554550"/>
      <w:bookmarkStart w:id="554" w:name="_Toc138241507"/>
      <w:r>
        <w:t xml:space="preserve">Figura </w:t>
      </w:r>
      <w:r>
        <w:fldChar w:fldCharType="begin"/>
      </w:r>
      <w:r>
        <w:instrText xml:space="preserve"> SEQ Figura \* ARABIC </w:instrText>
      </w:r>
      <w:r>
        <w:fldChar w:fldCharType="separate"/>
      </w:r>
      <w:r w:rsidR="00167BBA">
        <w:rPr>
          <w:noProof/>
        </w:rPr>
        <w:t>38</w:t>
      </w:r>
      <w:r>
        <w:fldChar w:fldCharType="end"/>
      </w:r>
      <w:bookmarkEnd w:id="553"/>
      <w:r>
        <w:t xml:space="preserve"> </w:t>
      </w:r>
      <w:r w:rsidRPr="00691675">
        <w:t xml:space="preserve">- </w:t>
      </w:r>
      <w:r w:rsidR="00740548">
        <w:t>C</w:t>
      </w:r>
      <w:r w:rsidR="00457BD3">
        <w:t>ontrolo de integridade sobre um documento corrigido após digitalização defeituosa</w:t>
      </w:r>
      <w:bookmarkEnd w:id="554"/>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16E54F34" w:rsidR="002B4CBE" w:rsidRDefault="001E59DC" w:rsidP="001E59DC">
      <w:pPr>
        <w:pStyle w:val="Caption"/>
        <w:jc w:val="center"/>
      </w:pPr>
      <w:bookmarkStart w:id="555" w:name="_Ref136554612"/>
      <w:bookmarkStart w:id="556" w:name="_Toc138241508"/>
      <w:r>
        <w:t xml:space="preserve">Figura </w:t>
      </w:r>
      <w:r>
        <w:fldChar w:fldCharType="begin"/>
      </w:r>
      <w:r>
        <w:instrText xml:space="preserve"> SEQ Figura \* ARABIC </w:instrText>
      </w:r>
      <w:r>
        <w:fldChar w:fldCharType="separate"/>
      </w:r>
      <w:r w:rsidR="00167BBA">
        <w:rPr>
          <w:noProof/>
        </w:rPr>
        <w:t>39</w:t>
      </w:r>
      <w:r>
        <w:fldChar w:fldCharType="end"/>
      </w:r>
      <w:bookmarkEnd w:id="555"/>
      <w:r>
        <w:t xml:space="preserve"> - </w:t>
      </w:r>
      <w:r w:rsidR="00457BD3">
        <w:t>Apresentação dos elementos de controlo de integridade sobre um documento original</w:t>
      </w:r>
      <w:bookmarkEnd w:id="556"/>
    </w:p>
    <w:p w14:paraId="69E4E114" w14:textId="77777777" w:rsidR="001E59DC" w:rsidRPr="00C071DE" w:rsidRDefault="001E59DC" w:rsidP="007D10D6"/>
    <w:p w14:paraId="211334C1" w14:textId="58A73EFC" w:rsidR="00C071DE" w:rsidRPr="00C071DE" w:rsidRDefault="00C071DE" w:rsidP="00C01DA2">
      <w:pPr>
        <w:pStyle w:val="Subtitle"/>
        <w:ind w:left="720" w:firstLine="720"/>
      </w:pPr>
      <w:bookmarkStart w:id="557" w:name="_Toc137898907"/>
      <w:bookmarkStart w:id="558" w:name="_Toc137899700"/>
      <w:bookmarkStart w:id="559" w:name="_Toc137901029"/>
      <w:bookmarkStart w:id="560" w:name="_Toc137903376"/>
      <w:bookmarkStart w:id="561" w:name="_Toc137904724"/>
      <w:bookmarkStart w:id="562" w:name="_Toc137904788"/>
      <w:bookmarkStart w:id="563" w:name="_Toc137905718"/>
      <w:bookmarkStart w:id="564" w:name="_Toc137905893"/>
      <w:bookmarkStart w:id="565" w:name="_Toc138241463"/>
      <w:r>
        <w:t>6.2</w:t>
      </w:r>
      <w:r w:rsidR="00C01DA2">
        <w:tab/>
      </w:r>
      <w:r>
        <w:t>Mudança de Escala no Documento</w:t>
      </w:r>
      <w:bookmarkEnd w:id="557"/>
      <w:bookmarkEnd w:id="558"/>
      <w:bookmarkEnd w:id="559"/>
      <w:bookmarkEnd w:id="560"/>
      <w:bookmarkEnd w:id="561"/>
      <w:bookmarkEnd w:id="562"/>
      <w:bookmarkEnd w:id="563"/>
      <w:bookmarkEnd w:id="564"/>
      <w:bookmarkEnd w:id="565"/>
    </w:p>
    <w:p w14:paraId="57C4C7FA" w14:textId="379B16A7"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167BBA">
        <w:t xml:space="preserve">Figura </w:t>
      </w:r>
      <w:r w:rsidR="00167BBA">
        <w:rPr>
          <w:noProof/>
        </w:rPr>
        <w:t>40</w:t>
      </w:r>
      <w:r w:rsidR="00E214F2">
        <w:fldChar w:fldCharType="end"/>
      </w:r>
      <w:r>
        <w:t>), sendo necessário o uso de ferramenta de leitura de PDF para realizar zoom.</w:t>
      </w:r>
    </w:p>
    <w:p w14:paraId="7DB827CF" w14:textId="5FA4FEE1"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167BBA">
        <w:t xml:space="preserve">Figura </w:t>
      </w:r>
      <w:r w:rsidR="00167BBA">
        <w:rPr>
          <w:noProof/>
        </w:rPr>
        <w:t>41</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167BBA">
        <w:t xml:space="preserve">Figura </w:t>
      </w:r>
      <w:r w:rsidR="00167BBA">
        <w:rPr>
          <w:noProof/>
        </w:rPr>
        <w:t>42</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w:t>
      </w:r>
      <w:hyperlink w:anchor="anexoA" w:history="1">
        <w:r w:rsidR="002A2839" w:rsidRPr="00457BD3">
          <w:rPr>
            <w:rStyle w:val="Hyperlink"/>
          </w:rPr>
          <w:t>A</w:t>
        </w:r>
      </w:hyperlink>
      <w:r w:rsidR="005F7F5F">
        <w:t>)</w:t>
      </w:r>
      <w:r>
        <w:t xml:space="preserve">. </w:t>
      </w:r>
    </w:p>
    <w:p w14:paraId="1DA86194" w14:textId="7D330C4A"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167BBA">
        <w:t xml:space="preserve">Figura </w:t>
      </w:r>
      <w:r w:rsidR="00167BBA">
        <w:rPr>
          <w:noProof/>
        </w:rPr>
        <w:t>43</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167BBA">
        <w:t xml:space="preserve">Figura </w:t>
      </w:r>
      <w:r w:rsidR="00167BBA">
        <w:rPr>
          <w:noProof/>
        </w:rPr>
        <w:t>41</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167BBA">
        <w:t xml:space="preserve">Figura </w:t>
      </w:r>
      <w:r w:rsidR="00167BBA">
        <w:rPr>
          <w:noProof/>
        </w:rPr>
        <w:t>44</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167BBA">
        <w:t xml:space="preserve">Figura </w:t>
      </w:r>
      <w:r w:rsidR="00167BBA">
        <w:rPr>
          <w:noProof/>
        </w:rPr>
        <w:t>44</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167BBA">
        <w:t xml:space="preserve">Figura </w:t>
      </w:r>
      <w:r w:rsidR="00167BBA">
        <w:rPr>
          <w:noProof/>
        </w:rPr>
        <w:t>42</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6E07A639">
            <wp:extent cx="4834992" cy="6798717"/>
            <wp:effectExtent l="19050" t="19050" r="2286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88900" cy="6874520"/>
                    </a:xfrm>
                    <a:prstGeom prst="rect">
                      <a:avLst/>
                    </a:prstGeom>
                    <a:ln>
                      <a:solidFill>
                        <a:schemeClr val="tx1"/>
                      </a:solidFill>
                    </a:ln>
                  </pic:spPr>
                </pic:pic>
              </a:graphicData>
            </a:graphic>
          </wp:inline>
        </w:drawing>
      </w:r>
    </w:p>
    <w:p w14:paraId="5DE8BBC8" w14:textId="2EB6873C" w:rsidR="00455401" w:rsidRPr="00655C23" w:rsidRDefault="00455401" w:rsidP="00455401">
      <w:pPr>
        <w:pStyle w:val="Caption"/>
        <w:jc w:val="center"/>
      </w:pPr>
      <w:bookmarkStart w:id="566" w:name="_Ref136436406"/>
      <w:bookmarkStart w:id="567" w:name="_Toc138241509"/>
      <w:r>
        <w:t xml:space="preserve">Figura </w:t>
      </w:r>
      <w:r>
        <w:fldChar w:fldCharType="begin"/>
      </w:r>
      <w:r>
        <w:instrText xml:space="preserve"> SEQ Figura \* ARABIC </w:instrText>
      </w:r>
      <w:r>
        <w:fldChar w:fldCharType="separate"/>
      </w:r>
      <w:r w:rsidR="00167BBA">
        <w:rPr>
          <w:noProof/>
        </w:rPr>
        <w:t>40</w:t>
      </w:r>
      <w:r>
        <w:fldChar w:fldCharType="end"/>
      </w:r>
      <w:bookmarkEnd w:id="566"/>
      <w:r>
        <w:t xml:space="preserve"> </w:t>
      </w:r>
      <w:r w:rsidR="00F1640E">
        <w:t xml:space="preserve">- </w:t>
      </w:r>
      <w:r>
        <w:t>Documento</w:t>
      </w:r>
      <w:r w:rsidR="00F1640E">
        <w:t xml:space="preserve"> </w:t>
      </w:r>
      <w:r w:rsidR="00457BD3">
        <w:t>Original</w:t>
      </w:r>
      <w:r>
        <w:t xml:space="preserve"> com 50% de </w:t>
      </w:r>
      <w:r w:rsidR="00F1640E">
        <w:t>E</w:t>
      </w:r>
      <w:r>
        <w:t>scala</w:t>
      </w:r>
      <w:bookmarkEnd w:id="567"/>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8"/>
                    <a:stretch>
                      <a:fillRect/>
                    </a:stretch>
                  </pic:blipFill>
                  <pic:spPr>
                    <a:xfrm>
                      <a:off x="0" y="0"/>
                      <a:ext cx="5017021" cy="7086231"/>
                    </a:xfrm>
                    <a:prstGeom prst="rect">
                      <a:avLst/>
                    </a:prstGeom>
                    <a:ln>
                      <a:solidFill>
                        <a:schemeClr val="tx1"/>
                      </a:solidFill>
                    </a:ln>
                  </pic:spPr>
                </pic:pic>
              </a:graphicData>
            </a:graphic>
          </wp:inline>
        </w:drawing>
      </w:r>
    </w:p>
    <w:p w14:paraId="44A9038A" w14:textId="0B6765EC" w:rsidR="00A9265D" w:rsidRDefault="008365CD" w:rsidP="008365CD">
      <w:pPr>
        <w:pStyle w:val="Caption"/>
        <w:jc w:val="center"/>
      </w:pPr>
      <w:bookmarkStart w:id="568" w:name="_Ref136436460"/>
      <w:bookmarkStart w:id="569" w:name="_Toc138241510"/>
      <w:r>
        <w:t xml:space="preserve">Figura </w:t>
      </w:r>
      <w:r>
        <w:fldChar w:fldCharType="begin"/>
      </w:r>
      <w:r>
        <w:instrText xml:space="preserve"> SEQ Figura \* ARABIC </w:instrText>
      </w:r>
      <w:r>
        <w:fldChar w:fldCharType="separate"/>
      </w:r>
      <w:r w:rsidR="00167BBA">
        <w:rPr>
          <w:noProof/>
        </w:rPr>
        <w:t>41</w:t>
      </w:r>
      <w:r>
        <w:fldChar w:fldCharType="end"/>
      </w:r>
      <w:bookmarkEnd w:id="568"/>
      <w:r>
        <w:t xml:space="preserve"> - </w:t>
      </w:r>
      <w:r w:rsidR="004435F1">
        <w:t>Documento</w:t>
      </w:r>
      <w:r>
        <w:t xml:space="preserve"> </w:t>
      </w:r>
      <w:r w:rsidR="004435F1">
        <w:t>Original</w:t>
      </w:r>
      <w:bookmarkEnd w:id="569"/>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385E06C1" w:rsidR="008365CD" w:rsidRDefault="008365CD" w:rsidP="008365CD">
      <w:pPr>
        <w:pStyle w:val="Caption"/>
        <w:jc w:val="center"/>
      </w:pPr>
      <w:bookmarkStart w:id="570" w:name="_Ref136436448"/>
      <w:bookmarkStart w:id="571" w:name="_Toc138241511"/>
      <w:r>
        <w:t xml:space="preserve">Figura </w:t>
      </w:r>
      <w:r>
        <w:fldChar w:fldCharType="begin"/>
      </w:r>
      <w:r>
        <w:instrText xml:space="preserve"> SEQ Figura \* ARABIC </w:instrText>
      </w:r>
      <w:r>
        <w:fldChar w:fldCharType="separate"/>
      </w:r>
      <w:r w:rsidR="00167BBA">
        <w:rPr>
          <w:noProof/>
        </w:rPr>
        <w:t>42</w:t>
      </w:r>
      <w:r>
        <w:fldChar w:fldCharType="end"/>
      </w:r>
      <w:bookmarkEnd w:id="570"/>
      <w:r>
        <w:t xml:space="preserve"> - </w:t>
      </w:r>
      <w:r w:rsidR="00457BD3">
        <w:t>Apresentação dos elementos de controlo de integridade sobre um documento original</w:t>
      </w:r>
      <w:r w:rsidR="00DA74B9">
        <w:t xml:space="preserve"> (2)</w:t>
      </w:r>
      <w:bookmarkEnd w:id="571"/>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0"/>
                    <a:stretch>
                      <a:fillRect/>
                    </a:stretch>
                  </pic:blipFill>
                  <pic:spPr>
                    <a:xfrm>
                      <a:off x="0" y="0"/>
                      <a:ext cx="4614745" cy="6505304"/>
                    </a:xfrm>
                    <a:prstGeom prst="rect">
                      <a:avLst/>
                    </a:prstGeom>
                  </pic:spPr>
                </pic:pic>
              </a:graphicData>
            </a:graphic>
          </wp:inline>
        </w:drawing>
      </w:r>
    </w:p>
    <w:p w14:paraId="243FB52C" w14:textId="78B2FAE9" w:rsidR="006C2355" w:rsidRDefault="006C2355" w:rsidP="00416613">
      <w:pPr>
        <w:pStyle w:val="Caption"/>
        <w:jc w:val="center"/>
      </w:pPr>
      <w:bookmarkStart w:id="572" w:name="_Ref136436476"/>
      <w:bookmarkStart w:id="573" w:name="_Toc138241512"/>
      <w:r>
        <w:t xml:space="preserve">Figura </w:t>
      </w:r>
      <w:r>
        <w:fldChar w:fldCharType="begin"/>
      </w:r>
      <w:r>
        <w:instrText xml:space="preserve"> SEQ Figura \* ARABIC </w:instrText>
      </w:r>
      <w:r>
        <w:fldChar w:fldCharType="separate"/>
      </w:r>
      <w:r w:rsidR="00167BBA">
        <w:rPr>
          <w:noProof/>
        </w:rPr>
        <w:t>43</w:t>
      </w:r>
      <w:r>
        <w:fldChar w:fldCharType="end"/>
      </w:r>
      <w:bookmarkEnd w:id="572"/>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573"/>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32DE0D44" w:rsidR="006C2355" w:rsidRPr="008365CD" w:rsidRDefault="006C2355" w:rsidP="006C2355">
      <w:pPr>
        <w:pStyle w:val="Caption"/>
        <w:jc w:val="center"/>
      </w:pPr>
      <w:bookmarkStart w:id="574" w:name="_Ref136436529"/>
      <w:bookmarkStart w:id="575" w:name="_Toc138241513"/>
      <w:r>
        <w:t xml:space="preserve">Figura </w:t>
      </w:r>
      <w:r>
        <w:fldChar w:fldCharType="begin"/>
      </w:r>
      <w:r>
        <w:instrText xml:space="preserve"> SEQ Figura \* ARABIC </w:instrText>
      </w:r>
      <w:r>
        <w:fldChar w:fldCharType="separate"/>
      </w:r>
      <w:r w:rsidR="00167BBA">
        <w:rPr>
          <w:noProof/>
        </w:rPr>
        <w:t>44</w:t>
      </w:r>
      <w:r>
        <w:fldChar w:fldCharType="end"/>
      </w:r>
      <w:bookmarkEnd w:id="574"/>
      <w:r>
        <w:t xml:space="preserve"> </w:t>
      </w:r>
      <w:r w:rsidR="00F1640E">
        <w:t>-</w:t>
      </w:r>
      <w:r>
        <w:t xml:space="preserve"> </w:t>
      </w:r>
      <w:r w:rsidR="00DA74B9">
        <w:t>Apresentação dos elementos de controlo de integridade sobre um documento original com 80% de escala</w:t>
      </w:r>
      <w:bookmarkEnd w:id="575"/>
    </w:p>
    <w:p w14:paraId="53DB60AD" w14:textId="2218AA5C" w:rsidR="008365CD" w:rsidRDefault="008365CD">
      <w:r>
        <w:br w:type="page"/>
      </w:r>
    </w:p>
    <w:p w14:paraId="17E165E0" w14:textId="5C8EBCE6" w:rsidR="000A0147" w:rsidRDefault="00D24698" w:rsidP="00B6444F">
      <w:pPr>
        <w:pStyle w:val="Subtitle"/>
        <w:spacing w:line="360" w:lineRule="auto"/>
        <w:ind w:left="720" w:firstLine="720"/>
        <w:jc w:val="both"/>
      </w:pPr>
      <w:bookmarkStart w:id="576" w:name="_Toc137898908"/>
      <w:bookmarkStart w:id="577" w:name="_Toc137899701"/>
      <w:bookmarkStart w:id="578" w:name="_Toc137901030"/>
      <w:bookmarkStart w:id="579" w:name="_Toc137903377"/>
      <w:bookmarkStart w:id="580" w:name="_Toc137904725"/>
      <w:bookmarkStart w:id="581" w:name="_Toc137904789"/>
      <w:bookmarkStart w:id="582" w:name="_Toc137905719"/>
      <w:bookmarkStart w:id="583" w:name="_Toc137905894"/>
      <w:bookmarkStart w:id="584" w:name="_Toc138241464"/>
      <w:r>
        <w:lastRenderedPageBreak/>
        <w:t>6</w:t>
      </w:r>
      <w:r w:rsidR="00F1375C">
        <w:t>.</w:t>
      </w:r>
      <w:r w:rsidR="00C071DE">
        <w:t>3</w:t>
      </w:r>
      <w:r w:rsidR="00F1375C">
        <w:tab/>
      </w:r>
      <w:r w:rsidR="00F1640E">
        <w:t>Modificações no Documento</w:t>
      </w:r>
      <w:bookmarkEnd w:id="576"/>
      <w:bookmarkEnd w:id="577"/>
      <w:bookmarkEnd w:id="578"/>
      <w:bookmarkEnd w:id="579"/>
      <w:bookmarkEnd w:id="580"/>
      <w:bookmarkEnd w:id="581"/>
      <w:bookmarkEnd w:id="582"/>
      <w:bookmarkEnd w:id="583"/>
      <w:bookmarkEnd w:id="584"/>
    </w:p>
    <w:p w14:paraId="4B6AE4F4" w14:textId="5DAE690C" w:rsidR="000A0147" w:rsidRDefault="000A0147" w:rsidP="00B6444F">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5CA2F7F3"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167BBA">
        <w:t xml:space="preserve">Figura </w:t>
      </w:r>
      <w:r w:rsidR="00167BBA">
        <w:rPr>
          <w:noProof/>
        </w:rPr>
        <w:t>45</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167BBA">
        <w:t xml:space="preserve">Figura </w:t>
      </w:r>
      <w:r w:rsidR="00167BBA">
        <w:rPr>
          <w:noProof/>
        </w:rPr>
        <w:t>46</w:t>
      </w:r>
      <w:r w:rsidR="003D4BB1">
        <w:fldChar w:fldCharType="end"/>
      </w:r>
      <w:r>
        <w:t>.</w:t>
      </w:r>
    </w:p>
    <w:p w14:paraId="1C8E9C3A" w14:textId="3DB71080"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167BBA">
        <w:t xml:space="preserve">Figura </w:t>
      </w:r>
      <w:r w:rsidR="00167BBA">
        <w:rPr>
          <w:noProof/>
        </w:rPr>
        <w:t>45</w:t>
      </w:r>
      <w:r w:rsidR="003D4BB1">
        <w:fldChar w:fldCharType="end"/>
      </w:r>
      <w:r>
        <w:t>, com alterações, sendo eles:</w:t>
      </w:r>
    </w:p>
    <w:p w14:paraId="027309D9" w14:textId="2629AAFD"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167BBA">
        <w:t xml:space="preserve">Figura </w:t>
      </w:r>
      <w:r w:rsidR="00167BBA">
        <w:rPr>
          <w:noProof/>
        </w:rPr>
        <w:t>48</w:t>
      </w:r>
      <w:r w:rsidR="00540BCE">
        <w:fldChar w:fldCharType="end"/>
      </w:r>
      <w:r w:rsidR="003D5E81">
        <w:t xml:space="preserve">, tendo o zoom representado </w:t>
      </w:r>
      <w:r w:rsidR="003D5E81">
        <w:fldChar w:fldCharType="begin"/>
      </w:r>
      <w:r w:rsidR="003D5E81">
        <w:instrText xml:space="preserve"> REF _Ref138190229 \h </w:instrText>
      </w:r>
      <w:r w:rsidR="003D5E81">
        <w:fldChar w:fldCharType="separate"/>
      </w:r>
      <w:r w:rsidR="00167BBA">
        <w:t xml:space="preserve">Figura </w:t>
      </w:r>
      <w:r w:rsidR="00167BBA">
        <w:rPr>
          <w:noProof/>
        </w:rPr>
        <w:t>47</w:t>
      </w:r>
      <w:r w:rsidR="003D5E81">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73D9C7FC"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167BBA">
        <w:t xml:space="preserve">Figura </w:t>
      </w:r>
      <w:r w:rsidR="00167BBA">
        <w:rPr>
          <w:noProof/>
        </w:rPr>
        <w:t>45</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167BBA">
        <w:t xml:space="preserve">Figura </w:t>
      </w:r>
      <w:r w:rsidR="00167BBA">
        <w:rPr>
          <w:noProof/>
        </w:rPr>
        <w:t>50</w:t>
      </w:r>
      <w:r w:rsidR="003D4BB1">
        <w:fldChar w:fldCharType="end"/>
      </w:r>
      <w:r w:rsidR="003D5E81">
        <w:t xml:space="preserve">, tendo o zoom representado </w:t>
      </w:r>
      <w:r w:rsidR="003D5E81">
        <w:fldChar w:fldCharType="begin"/>
      </w:r>
      <w:r w:rsidR="003D5E81">
        <w:instrText xml:space="preserve"> REF _Ref138190334 \h </w:instrText>
      </w:r>
      <w:r w:rsidR="003D5E81">
        <w:fldChar w:fldCharType="separate"/>
      </w:r>
      <w:r w:rsidR="00167BBA">
        <w:t xml:space="preserve">Figura </w:t>
      </w:r>
      <w:r w:rsidR="00167BBA">
        <w:rPr>
          <w:noProof/>
        </w:rPr>
        <w:t>51</w:t>
      </w:r>
      <w:r w:rsidR="003D5E8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1019AA04"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167BBA">
        <w:t xml:space="preserve">Figura </w:t>
      </w:r>
      <w:r w:rsidR="00167BBA">
        <w:rPr>
          <w:noProof/>
        </w:rPr>
        <w:t>45</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167BBA">
        <w:t xml:space="preserve">Figura </w:t>
      </w:r>
      <w:r w:rsidR="00167BBA">
        <w:rPr>
          <w:noProof/>
        </w:rPr>
        <w:t>52</w:t>
      </w:r>
      <w:r w:rsidR="003D4BB1">
        <w:fldChar w:fldCharType="end"/>
      </w:r>
      <w:r w:rsidR="003D5E81">
        <w:t xml:space="preserve">, tendo o zoom representado </w:t>
      </w:r>
      <w:r w:rsidR="003D5E81">
        <w:fldChar w:fldCharType="begin"/>
      </w:r>
      <w:r w:rsidR="003D5E81">
        <w:instrText xml:space="preserve"> REF _Ref138190369 \h </w:instrText>
      </w:r>
      <w:r w:rsidR="003D5E81">
        <w:fldChar w:fldCharType="separate"/>
      </w:r>
      <w:r w:rsidR="00167BBA">
        <w:t xml:space="preserve">Figura </w:t>
      </w:r>
      <w:r w:rsidR="00167BBA">
        <w:rPr>
          <w:noProof/>
        </w:rPr>
        <w:t>53</w:t>
      </w:r>
      <w:r w:rsidR="003D5E81">
        <w:fldChar w:fldCharType="end"/>
      </w:r>
      <w:r w:rsidR="00416613">
        <w:t xml:space="preserve">. Através da análise do documento, observa-se que existiu uma translação no eixo do </w:t>
      </w:r>
      <w:r w:rsidR="00416613" w:rsidRPr="0097098F">
        <w:rPr>
          <w:i/>
          <w:iCs/>
        </w:rPr>
        <w:t>y</w:t>
      </w:r>
      <w:r w:rsidR="00416613">
        <w:t xml:space="preserve">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167BBA">
        <w:t xml:space="preserve">Figura </w:t>
      </w:r>
      <w:r w:rsidR="00167BBA">
        <w:rPr>
          <w:noProof/>
        </w:rPr>
        <w:t>52</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7A1FAFBE" w:rsidR="00E45B40" w:rsidRPr="00E45B40" w:rsidRDefault="00D45808" w:rsidP="00902F38">
      <w:pPr>
        <w:pStyle w:val="Caption"/>
        <w:jc w:val="center"/>
      </w:pPr>
      <w:bookmarkStart w:id="585" w:name="_Ref136436593"/>
      <w:bookmarkStart w:id="586" w:name="_Toc138241514"/>
      <w:r>
        <w:t xml:space="preserve">Figura </w:t>
      </w:r>
      <w:r>
        <w:fldChar w:fldCharType="begin"/>
      </w:r>
      <w:r>
        <w:instrText xml:space="preserve"> SEQ Figura \* ARABIC </w:instrText>
      </w:r>
      <w:r>
        <w:fldChar w:fldCharType="separate"/>
      </w:r>
      <w:r w:rsidR="00167BBA">
        <w:rPr>
          <w:noProof/>
        </w:rPr>
        <w:t>45</w:t>
      </w:r>
      <w:r>
        <w:fldChar w:fldCharType="end"/>
      </w:r>
      <w:bookmarkEnd w:id="585"/>
      <w:r>
        <w:t xml:space="preserve"> - Documento </w:t>
      </w:r>
      <w:r w:rsidR="00DA74B9">
        <w:t>Original (2)</w:t>
      </w:r>
      <w:bookmarkEnd w:id="586"/>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EA6F52F" w:rsidR="00D45808" w:rsidRDefault="00E376DA" w:rsidP="00D45808">
      <w:pPr>
        <w:keepNext/>
        <w:jc w:val="center"/>
      </w:pPr>
      <w:r>
        <w:rPr>
          <w:noProof/>
        </w:rPr>
        <w:lastRenderedPageBreak/>
        <mc:AlternateContent>
          <mc:Choice Requires="wps">
            <w:drawing>
              <wp:anchor distT="0" distB="0" distL="114300" distR="114300" simplePos="0" relativeHeight="251792384" behindDoc="0" locked="0" layoutInCell="1" allowOverlap="1" wp14:anchorId="4F3E52E1" wp14:editId="7618FA97">
                <wp:simplePos x="0" y="0"/>
                <wp:positionH relativeFrom="column">
                  <wp:posOffset>1434465</wp:posOffset>
                </wp:positionH>
                <wp:positionV relativeFrom="paragraph">
                  <wp:posOffset>1739265</wp:posOffset>
                </wp:positionV>
                <wp:extent cx="498231" cy="152400"/>
                <wp:effectExtent l="0" t="0" r="16510" b="19050"/>
                <wp:wrapNone/>
                <wp:docPr id="985875133" name="Rectangle 1"/>
                <wp:cNvGraphicFramePr/>
                <a:graphic xmlns:a="http://schemas.openxmlformats.org/drawingml/2006/main">
                  <a:graphicData uri="http://schemas.microsoft.com/office/word/2010/wordprocessingShape">
                    <wps:wsp>
                      <wps:cNvSpPr/>
                      <wps:spPr>
                        <a:xfrm>
                          <a:off x="0" y="0"/>
                          <a:ext cx="498231" cy="1524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75338B" id="Rectangle 1" o:spid="_x0000_s1026" style="position:absolute;margin-left:112.95pt;margin-top:136.95pt;width:39.25pt;height:12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" filled="f" strokecolor="#09101d [484]" strokeweight="1pt"/>
            </w:pict>
          </mc:Fallback>
        </mc:AlternateContent>
      </w:r>
      <w:r w:rsidR="00390E5E">
        <w:rPr>
          <w:noProof/>
        </w:rPr>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397EBDF2" w:rsidR="004D1E47" w:rsidRDefault="00D45808" w:rsidP="00D45808">
      <w:pPr>
        <w:pStyle w:val="Caption"/>
        <w:jc w:val="center"/>
      </w:pPr>
      <w:bookmarkStart w:id="587" w:name="_Ref136437085"/>
      <w:bookmarkStart w:id="588" w:name="_Toc138241515"/>
      <w:r>
        <w:t xml:space="preserve">Figura </w:t>
      </w:r>
      <w:r>
        <w:fldChar w:fldCharType="begin"/>
      </w:r>
      <w:r>
        <w:instrText xml:space="preserve"> SEQ Figura \* ARABIC </w:instrText>
      </w:r>
      <w:r>
        <w:fldChar w:fldCharType="separate"/>
      </w:r>
      <w:r w:rsidR="00167BBA">
        <w:rPr>
          <w:noProof/>
        </w:rPr>
        <w:t>46</w:t>
      </w:r>
      <w:r>
        <w:fldChar w:fldCharType="end"/>
      </w:r>
      <w:bookmarkEnd w:id="587"/>
      <w:r>
        <w:t xml:space="preserve"> - </w:t>
      </w:r>
      <w:r w:rsidR="00DA74B9">
        <w:t>Apresentação dos elementos de controlo de integridade sobre um documento original (3)</w:t>
      </w:r>
      <w:bookmarkEnd w:id="588"/>
    </w:p>
    <w:p w14:paraId="3140FF8A" w14:textId="77777777" w:rsidR="00E376DA" w:rsidRDefault="00E376DA" w:rsidP="00E376DA">
      <w:pPr>
        <w:keepNext/>
        <w:jc w:val="center"/>
      </w:pPr>
      <w:r w:rsidRPr="00E376DA">
        <w:rPr>
          <w:noProof/>
        </w:rPr>
        <w:drawing>
          <wp:inline distT="0" distB="0" distL="0" distR="0" wp14:anchorId="0D9E0F85" wp14:editId="2968BDAC">
            <wp:extent cx="1493649" cy="518205"/>
            <wp:effectExtent l="19050" t="19050" r="11430" b="15240"/>
            <wp:docPr id="1284808724" name="Picture 1284808724" descr="A black and red text&#10;&#10;Description automatically generated with low confidence">
              <a:extLst xmlns:a="http://schemas.openxmlformats.org/drawingml/2006/main">
                <a:ext uri="{FF2B5EF4-FFF2-40B4-BE49-F238E27FC236}">
                  <a16:creationId xmlns:a16="http://schemas.microsoft.com/office/drawing/2014/main" id="{60E0EEDF-922B-DF73-56B0-524AA163A1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808724" name="Picture 1284808724" descr="A black and red text&#10;&#10;Description automatically generated with low confidence">
                      <a:extLst>
                        <a:ext uri="{FF2B5EF4-FFF2-40B4-BE49-F238E27FC236}">
                          <a16:creationId xmlns:a16="http://schemas.microsoft.com/office/drawing/2014/main" id="{60E0EEDF-922B-DF73-56B0-524AA163A1D7}"/>
                        </a:ext>
                      </a:extLst>
                    </pic:cNvPr>
                    <pic:cNvPicPr>
                      <a:picLocks noChangeAspect="1"/>
                    </pic:cNvPicPr>
                  </pic:nvPicPr>
                  <pic:blipFill>
                    <a:blip r:embed="rId84"/>
                    <a:stretch>
                      <a:fillRect/>
                    </a:stretch>
                  </pic:blipFill>
                  <pic:spPr>
                    <a:xfrm>
                      <a:off x="0" y="0"/>
                      <a:ext cx="1493649" cy="518205"/>
                    </a:xfrm>
                    <a:prstGeom prst="rect">
                      <a:avLst/>
                    </a:prstGeom>
                    <a:ln>
                      <a:solidFill>
                        <a:schemeClr val="tx1"/>
                      </a:solidFill>
                    </a:ln>
                  </pic:spPr>
                </pic:pic>
              </a:graphicData>
            </a:graphic>
          </wp:inline>
        </w:drawing>
      </w:r>
    </w:p>
    <w:p w14:paraId="38F246AE" w14:textId="26BD9A1D" w:rsidR="00E376DA" w:rsidRPr="00E376DA" w:rsidRDefault="00E376DA" w:rsidP="00E376DA">
      <w:pPr>
        <w:pStyle w:val="Caption"/>
        <w:jc w:val="center"/>
      </w:pPr>
      <w:bookmarkStart w:id="589" w:name="_Ref138190229"/>
      <w:bookmarkStart w:id="590" w:name="_Toc138241516"/>
      <w:r>
        <w:t xml:space="preserve">Figura </w:t>
      </w:r>
      <w:r>
        <w:fldChar w:fldCharType="begin"/>
      </w:r>
      <w:r>
        <w:instrText xml:space="preserve"> SEQ Figura \* ARABIC </w:instrText>
      </w:r>
      <w:r>
        <w:fldChar w:fldCharType="separate"/>
      </w:r>
      <w:r w:rsidR="00167BBA">
        <w:rPr>
          <w:noProof/>
        </w:rPr>
        <w:t>47</w:t>
      </w:r>
      <w:r>
        <w:fldChar w:fldCharType="end"/>
      </w:r>
      <w:bookmarkEnd w:id="589"/>
      <w:r>
        <w:t xml:space="preserve"> - Zoom da palavra "importante"</w:t>
      </w:r>
      <w:bookmarkEnd w:id="590"/>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46ABC14C">
                <wp:simplePos x="0" y="0"/>
                <wp:positionH relativeFrom="column">
                  <wp:posOffset>1475496</wp:posOffset>
                </wp:positionH>
                <wp:positionV relativeFrom="paragraph">
                  <wp:posOffset>1709957</wp:posOffset>
                </wp:positionV>
                <wp:extent cx="456027" cy="158848"/>
                <wp:effectExtent l="0" t="0" r="20320" b="12700"/>
                <wp:wrapNone/>
                <wp:docPr id="846038475" name="Rectangle 1"/>
                <wp:cNvGraphicFramePr/>
                <a:graphic xmlns:a="http://schemas.openxmlformats.org/drawingml/2006/main">
                  <a:graphicData uri="http://schemas.microsoft.com/office/word/2010/wordprocessingShape">
                    <wps:wsp>
                      <wps:cNvSpPr/>
                      <wps:spPr>
                        <a:xfrm>
                          <a:off x="0" y="0"/>
                          <a:ext cx="456027" cy="158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ABA96" id="Rectangle 1" o:spid="_x0000_s1026" style="position:absolute;margin-left:116.2pt;margin-top:134.65pt;width:35.9pt;height:1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663F4F1D" w:rsidR="00F930C6" w:rsidRDefault="00D45808" w:rsidP="002E08AA">
      <w:pPr>
        <w:pStyle w:val="Caption"/>
        <w:jc w:val="center"/>
      </w:pPr>
      <w:bookmarkStart w:id="591" w:name="_Ref136441768"/>
      <w:bookmarkStart w:id="592" w:name="_Toc138241517"/>
      <w:r>
        <w:t xml:space="preserve">Figura </w:t>
      </w:r>
      <w:r>
        <w:fldChar w:fldCharType="begin"/>
      </w:r>
      <w:r>
        <w:instrText xml:space="preserve"> SEQ Figura \* ARABIC </w:instrText>
      </w:r>
      <w:r>
        <w:fldChar w:fldCharType="separate"/>
      </w:r>
      <w:r w:rsidR="00167BBA">
        <w:rPr>
          <w:noProof/>
        </w:rPr>
        <w:t>48</w:t>
      </w:r>
      <w:r>
        <w:fldChar w:fldCharType="end"/>
      </w:r>
      <w:bookmarkEnd w:id="591"/>
      <w:r>
        <w:t xml:space="preserve"> </w:t>
      </w:r>
      <w:r w:rsidR="00A372E2">
        <w:t>-</w:t>
      </w:r>
      <w:r>
        <w:t xml:space="preserve"> </w:t>
      </w:r>
      <w:r w:rsidR="00740548">
        <w:t>C</w:t>
      </w:r>
      <w:r w:rsidR="00DA74B9">
        <w:t>ontrolo de integridade sobre um documento original com substituição de palavra</w:t>
      </w:r>
      <w:bookmarkEnd w:id="592"/>
    </w:p>
    <w:p w14:paraId="6DAEBE35" w14:textId="77777777" w:rsidR="0078312D" w:rsidRDefault="0078312D" w:rsidP="0078312D">
      <w:pPr>
        <w:keepNext/>
        <w:jc w:val="center"/>
      </w:pPr>
      <w:r w:rsidRPr="0078312D">
        <w:rPr>
          <w:noProof/>
          <w:lang w:eastAsia="en-US"/>
        </w:rPr>
        <w:drawing>
          <wp:inline distT="0" distB="0" distL="0" distR="0" wp14:anchorId="37FF4F47" wp14:editId="7C204FF9">
            <wp:extent cx="1333616" cy="487722"/>
            <wp:effectExtent l="19050" t="19050" r="19050" b="26670"/>
            <wp:docPr id="1318008596" name="Picture 1318008596" descr="A picture containing font, symbol, graphics, logo&#10;&#10;Description automatically generated">
              <a:extLst xmlns:a="http://schemas.openxmlformats.org/drawingml/2006/main">
                <a:ext uri="{FF2B5EF4-FFF2-40B4-BE49-F238E27FC236}">
                  <a16:creationId xmlns:a16="http://schemas.microsoft.com/office/drawing/2014/main" id="{559A5D8A-64FC-ABAF-834C-758E41F21C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8596" name="Picture 1318008596" descr="A picture containing font, symbol, graphics, logo&#10;&#10;Description automatically generated">
                      <a:extLst>
                        <a:ext uri="{FF2B5EF4-FFF2-40B4-BE49-F238E27FC236}">
                          <a16:creationId xmlns:a16="http://schemas.microsoft.com/office/drawing/2014/main" id="{559A5D8A-64FC-ABAF-834C-758E41F21C0A}"/>
                        </a:ext>
                      </a:extLst>
                    </pic:cNvPr>
                    <pic:cNvPicPr>
                      <a:picLocks noChangeAspect="1"/>
                    </pic:cNvPicPr>
                  </pic:nvPicPr>
                  <pic:blipFill>
                    <a:blip r:embed="rId86"/>
                    <a:stretch>
                      <a:fillRect/>
                    </a:stretch>
                  </pic:blipFill>
                  <pic:spPr>
                    <a:xfrm>
                      <a:off x="0" y="0"/>
                      <a:ext cx="1333616" cy="487722"/>
                    </a:xfrm>
                    <a:prstGeom prst="rect">
                      <a:avLst/>
                    </a:prstGeom>
                    <a:ln>
                      <a:solidFill>
                        <a:schemeClr val="tx1"/>
                      </a:solidFill>
                    </a:ln>
                  </pic:spPr>
                </pic:pic>
              </a:graphicData>
            </a:graphic>
          </wp:inline>
        </w:drawing>
      </w:r>
    </w:p>
    <w:p w14:paraId="3A95ED3D" w14:textId="10A616A8" w:rsidR="0078312D" w:rsidRPr="0078312D" w:rsidRDefault="0078312D" w:rsidP="0078312D">
      <w:pPr>
        <w:pStyle w:val="Caption"/>
        <w:jc w:val="center"/>
      </w:pPr>
      <w:bookmarkStart w:id="593" w:name="_Toc138241518"/>
      <w:r>
        <w:t xml:space="preserve">Figura </w:t>
      </w:r>
      <w:r>
        <w:fldChar w:fldCharType="begin"/>
      </w:r>
      <w:r>
        <w:instrText xml:space="preserve"> SEQ Figura \* ARABIC </w:instrText>
      </w:r>
      <w:r>
        <w:fldChar w:fldCharType="separate"/>
      </w:r>
      <w:r w:rsidR="00167BBA">
        <w:rPr>
          <w:noProof/>
        </w:rPr>
        <w:t>49</w:t>
      </w:r>
      <w:r>
        <w:fldChar w:fldCharType="end"/>
      </w:r>
      <w:r>
        <w:t xml:space="preserve"> - </w:t>
      </w:r>
      <w:r w:rsidRPr="00D7767E">
        <w:t>Zoom da palavra "</w:t>
      </w:r>
      <w:r>
        <w:t>necessário</w:t>
      </w:r>
      <w:r w:rsidRPr="00D7767E">
        <w:t>"</w:t>
      </w:r>
      <w:bookmarkEnd w:id="593"/>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341AAB43">
                <wp:simplePos x="0" y="0"/>
                <wp:positionH relativeFrom="margin">
                  <wp:posOffset>977265</wp:posOffset>
                </wp:positionH>
                <wp:positionV relativeFrom="paragraph">
                  <wp:posOffset>2167157</wp:posOffset>
                </wp:positionV>
                <wp:extent cx="3546231" cy="259080"/>
                <wp:effectExtent l="0" t="0" r="16510" b="26670"/>
                <wp:wrapNone/>
                <wp:docPr id="693055544" name="Rectangle 1"/>
                <wp:cNvGraphicFramePr/>
                <a:graphic xmlns:a="http://schemas.openxmlformats.org/drawingml/2006/main">
                  <a:graphicData uri="http://schemas.microsoft.com/office/word/2010/wordprocessingShape">
                    <wps:wsp>
                      <wps:cNvSpPr/>
                      <wps:spPr>
                        <a:xfrm>
                          <a:off x="0" y="0"/>
                          <a:ext cx="3546231"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25989" id="Rectangle 1" o:spid="_x0000_s1026" style="position:absolute;margin-left:76.95pt;margin-top:170.65pt;width:279.25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" filled="f" strokecolor="black [3213]" strokeweight="1pt">
                <w10:wrap anchorx="margin"/>
              </v:rect>
            </w:pict>
          </mc:Fallback>
        </mc:AlternateContent>
      </w:r>
      <w:r w:rsidR="004B49B7">
        <w:rPr>
          <w:noProof/>
        </w:rPr>
        <w:drawing>
          <wp:inline distT="0" distB="0" distL="0" distR="0" wp14:anchorId="0E9C96B2" wp14:editId="2973312E">
            <wp:extent cx="4771413" cy="6745165"/>
            <wp:effectExtent l="19050" t="19050" r="10160" b="1778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822841" cy="6817867"/>
                    </a:xfrm>
                    <a:prstGeom prst="rect">
                      <a:avLst/>
                    </a:prstGeom>
                    <a:noFill/>
                    <a:ln>
                      <a:solidFill>
                        <a:schemeClr val="tx1"/>
                      </a:solidFill>
                    </a:ln>
                  </pic:spPr>
                </pic:pic>
              </a:graphicData>
            </a:graphic>
          </wp:inline>
        </w:drawing>
      </w:r>
    </w:p>
    <w:p w14:paraId="6BE7C810" w14:textId="6A05CAB3" w:rsidR="004B49B7" w:rsidRDefault="00A372E2" w:rsidP="00A372E2">
      <w:pPr>
        <w:pStyle w:val="Caption"/>
        <w:jc w:val="center"/>
      </w:pPr>
      <w:bookmarkStart w:id="594" w:name="_Ref136437193"/>
      <w:bookmarkStart w:id="595" w:name="_Toc138241519"/>
      <w:r>
        <w:t xml:space="preserve">Figura </w:t>
      </w:r>
      <w:r>
        <w:fldChar w:fldCharType="begin"/>
      </w:r>
      <w:r>
        <w:instrText xml:space="preserve"> SEQ Figura \* ARABIC </w:instrText>
      </w:r>
      <w:r>
        <w:fldChar w:fldCharType="separate"/>
      </w:r>
      <w:r w:rsidR="00167BBA">
        <w:rPr>
          <w:noProof/>
        </w:rPr>
        <w:t>50</w:t>
      </w:r>
      <w:r>
        <w:fldChar w:fldCharType="end"/>
      </w:r>
      <w:bookmarkEnd w:id="594"/>
      <w:r>
        <w:t xml:space="preserve"> -</w:t>
      </w:r>
      <w:r w:rsidR="00AE6191" w:rsidRPr="00AE6191">
        <w:t xml:space="preserve"> </w:t>
      </w:r>
      <w:r w:rsidR="00740548">
        <w:t>C</w:t>
      </w:r>
      <w:r w:rsidR="00DA74B9">
        <w:t>ontrolo de integridade sobre um documento original com eliminação do parágrafo</w:t>
      </w:r>
      <w:bookmarkEnd w:id="595"/>
    </w:p>
    <w:p w14:paraId="2FBBAA55" w14:textId="77777777" w:rsidR="0078312D" w:rsidRDefault="0078312D" w:rsidP="0078312D">
      <w:pPr>
        <w:keepNext/>
      </w:pPr>
      <w:r w:rsidRPr="0078312D">
        <w:rPr>
          <w:noProof/>
          <w:lang w:eastAsia="en-US"/>
        </w:rPr>
        <w:drawing>
          <wp:inline distT="0" distB="0" distL="0" distR="0" wp14:anchorId="4F8EFDE9" wp14:editId="7031CD12">
            <wp:extent cx="5579745" cy="527685"/>
            <wp:effectExtent l="19050" t="19050" r="20955" b="24765"/>
            <wp:docPr id="403662533" name="Picture 403662533">
              <a:extLst xmlns:a="http://schemas.openxmlformats.org/drawingml/2006/main">
                <a:ext uri="{FF2B5EF4-FFF2-40B4-BE49-F238E27FC236}">
                  <a16:creationId xmlns:a16="http://schemas.microsoft.com/office/drawing/2014/main" id="{90C5231F-E1E1-25BF-4675-4EEFA607C3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C5231F-E1E1-25BF-4675-4EEFA607C349}"/>
                        </a:ext>
                      </a:extLst>
                    </pic:cNvPr>
                    <pic:cNvPicPr>
                      <a:picLocks noChangeAspect="1"/>
                    </pic:cNvPicPr>
                  </pic:nvPicPr>
                  <pic:blipFill>
                    <a:blip r:embed="rId88"/>
                    <a:stretch>
                      <a:fillRect/>
                    </a:stretch>
                  </pic:blipFill>
                  <pic:spPr>
                    <a:xfrm>
                      <a:off x="0" y="0"/>
                      <a:ext cx="5579745" cy="527685"/>
                    </a:xfrm>
                    <a:prstGeom prst="rect">
                      <a:avLst/>
                    </a:prstGeom>
                    <a:ln>
                      <a:solidFill>
                        <a:schemeClr val="tx1"/>
                      </a:solidFill>
                    </a:ln>
                  </pic:spPr>
                </pic:pic>
              </a:graphicData>
            </a:graphic>
          </wp:inline>
        </w:drawing>
      </w:r>
    </w:p>
    <w:p w14:paraId="0557D9CD" w14:textId="1F2D41DB" w:rsidR="0078312D" w:rsidRPr="0078312D" w:rsidRDefault="0078312D" w:rsidP="0078312D">
      <w:pPr>
        <w:pStyle w:val="Caption"/>
        <w:jc w:val="center"/>
      </w:pPr>
      <w:bookmarkStart w:id="596" w:name="_Ref138190334"/>
      <w:bookmarkStart w:id="597" w:name="_Toc138241520"/>
      <w:r>
        <w:t xml:space="preserve">Figura </w:t>
      </w:r>
      <w:r>
        <w:fldChar w:fldCharType="begin"/>
      </w:r>
      <w:r>
        <w:instrText xml:space="preserve"> SEQ Figura \* ARABIC </w:instrText>
      </w:r>
      <w:r>
        <w:fldChar w:fldCharType="separate"/>
      </w:r>
      <w:r w:rsidR="00167BBA">
        <w:rPr>
          <w:noProof/>
        </w:rPr>
        <w:t>51</w:t>
      </w:r>
      <w:r>
        <w:fldChar w:fldCharType="end"/>
      </w:r>
      <w:bookmarkEnd w:id="596"/>
      <w:r>
        <w:t xml:space="preserve"> - Zoom sobre o </w:t>
      </w:r>
      <w:r w:rsidR="003D5E81">
        <w:t>parágrafo</w:t>
      </w:r>
      <w:r>
        <w:t xml:space="preserve"> removido</w:t>
      </w:r>
      <w:bookmarkEnd w:id="597"/>
    </w:p>
    <w:p w14:paraId="155AF858" w14:textId="317375F6" w:rsidR="00A372E2" w:rsidRDefault="003D5E81"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44793F55">
                <wp:simplePos x="0" y="0"/>
                <wp:positionH relativeFrom="column">
                  <wp:posOffset>4518025</wp:posOffset>
                </wp:positionH>
                <wp:positionV relativeFrom="paragraph">
                  <wp:posOffset>124396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0ED1889" id="_x0000_t32" coordsize="21600,21600" o:spt="32" o:oned="t" path="m,l21600,21600e" filled="f">
                <v:path arrowok="t" fillok="f" o:connecttype="none"/>
                <o:lock v:ext="edit" shapetype="t"/>
              </v:shapetype>
              <v:shape id="Straight Arrow Connector 5" o:spid="_x0000_s1026" type="#_x0000_t32" style="position:absolute;margin-left:355.75pt;margin-top:97.9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14D18B7C">
                <wp:simplePos x="0" y="0"/>
                <wp:positionH relativeFrom="margin">
                  <wp:align>center</wp:align>
                </wp:positionH>
                <wp:positionV relativeFrom="paragraph">
                  <wp:posOffset>1250315</wp:posOffset>
                </wp:positionV>
                <wp:extent cx="3352800" cy="76200"/>
                <wp:effectExtent l="0" t="0" r="19050" b="19050"/>
                <wp:wrapNone/>
                <wp:docPr id="1526010527" name="Rectangle 1"/>
                <wp:cNvGraphicFramePr/>
                <a:graphic xmlns:a="http://schemas.openxmlformats.org/drawingml/2006/main">
                  <a:graphicData uri="http://schemas.microsoft.com/office/word/2010/wordprocessingShape">
                    <wps:wsp>
                      <wps:cNvSpPr/>
                      <wps:spPr>
                        <a:xfrm>
                          <a:off x="0" y="0"/>
                          <a:ext cx="3352800" cy="76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87BDD" id="Rectangle 1" o:spid="_x0000_s1026" style="position:absolute;margin-left:0;margin-top:98.45pt;width:264pt;height:6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" filled="f" strokecolor="black [3213]" strokeweight="1pt">
                <w10:wrap anchorx="margin"/>
              </v:rect>
            </w:pict>
          </mc:Fallback>
        </mc:AlternateContent>
      </w:r>
      <w:r w:rsidRPr="0078312D">
        <w:rPr>
          <w:noProof/>
        </w:rPr>
        <mc:AlternateContent>
          <mc:Choice Requires="wps">
            <w:drawing>
              <wp:anchor distT="0" distB="0" distL="114300" distR="114300" simplePos="0" relativeHeight="251795456" behindDoc="0" locked="0" layoutInCell="1" allowOverlap="1" wp14:anchorId="3466F33B" wp14:editId="29C71783">
                <wp:simplePos x="0" y="0"/>
                <wp:positionH relativeFrom="column">
                  <wp:posOffset>2298065</wp:posOffset>
                </wp:positionH>
                <wp:positionV relativeFrom="paragraph">
                  <wp:posOffset>875665</wp:posOffset>
                </wp:positionV>
                <wp:extent cx="1238250" cy="736600"/>
                <wp:effectExtent l="0" t="0" r="19050" b="25400"/>
                <wp:wrapNone/>
                <wp:docPr id="2027640782" name="Rectangle 12"/>
                <wp:cNvGraphicFramePr/>
                <a:graphic xmlns:a="http://schemas.openxmlformats.org/drawingml/2006/main">
                  <a:graphicData uri="http://schemas.microsoft.com/office/word/2010/wordprocessingShape">
                    <wps:wsp>
                      <wps:cNvSpPr/>
                      <wps:spPr>
                        <a:xfrm>
                          <a:off x="0" y="0"/>
                          <a:ext cx="1238250" cy="73660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7703FD12" id="Rectangle 12" o:spid="_x0000_s1026" style="position:absolute;margin-left:180.95pt;margin-top:68.95pt;width:97.5pt;height:5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" filled="f" strokecolor="#09101d [484]" strokeweight="1.5pt"/>
            </w:pict>
          </mc:Fallback>
        </mc:AlternateContent>
      </w:r>
      <w:r w:rsidR="00A372E2">
        <w:rPr>
          <w:noProof/>
        </w:rPr>
        <w:drawing>
          <wp:inline distT="0" distB="0" distL="0" distR="0" wp14:anchorId="0C668FEB" wp14:editId="6EF72D61">
            <wp:extent cx="4252337" cy="6013450"/>
            <wp:effectExtent l="19050" t="19050" r="15240" b="2540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73564" cy="6043468"/>
                    </a:xfrm>
                    <a:prstGeom prst="rect">
                      <a:avLst/>
                    </a:prstGeom>
                    <a:noFill/>
                    <a:ln>
                      <a:solidFill>
                        <a:schemeClr val="tx1"/>
                      </a:solidFill>
                    </a:ln>
                  </pic:spPr>
                </pic:pic>
              </a:graphicData>
            </a:graphic>
          </wp:inline>
        </w:drawing>
      </w:r>
    </w:p>
    <w:p w14:paraId="30920088" w14:textId="721E2EFE" w:rsidR="00A372E2" w:rsidRPr="00F930C6" w:rsidRDefault="00A372E2" w:rsidP="00A372E2">
      <w:pPr>
        <w:pStyle w:val="Caption"/>
        <w:jc w:val="center"/>
      </w:pPr>
      <w:bookmarkStart w:id="598" w:name="_Ref136437228"/>
      <w:bookmarkStart w:id="599" w:name="_Toc138241521"/>
      <w:r>
        <w:t xml:space="preserve">Figura </w:t>
      </w:r>
      <w:r>
        <w:fldChar w:fldCharType="begin"/>
      </w:r>
      <w:r>
        <w:instrText xml:space="preserve"> SEQ Figura \* ARABIC </w:instrText>
      </w:r>
      <w:r>
        <w:fldChar w:fldCharType="separate"/>
      </w:r>
      <w:r w:rsidR="00167BBA">
        <w:rPr>
          <w:noProof/>
        </w:rPr>
        <w:t>52</w:t>
      </w:r>
      <w:r>
        <w:fldChar w:fldCharType="end"/>
      </w:r>
      <w:bookmarkEnd w:id="598"/>
      <w:r>
        <w:t xml:space="preserve"> -</w:t>
      </w:r>
      <w:r w:rsidR="00740548">
        <w:t xml:space="preserve"> C</w:t>
      </w:r>
      <w:r w:rsidR="00DA74B9">
        <w:t>ontrolo de integridade sobre um documento original com eliminação de espaçamento</w:t>
      </w:r>
      <w:bookmarkEnd w:id="599"/>
    </w:p>
    <w:p w14:paraId="00147035" w14:textId="77777777" w:rsidR="003D5E81" w:rsidRDefault="003D5E81" w:rsidP="003D5E81">
      <w:pPr>
        <w:keepNext/>
        <w:jc w:val="center"/>
      </w:pPr>
      <w:r w:rsidRPr="003D5E81">
        <w:rPr>
          <w:noProof/>
        </w:rPr>
        <w:drawing>
          <wp:inline distT="0" distB="0" distL="0" distR="0" wp14:anchorId="419DBBD6" wp14:editId="2A09A28D">
            <wp:extent cx="3244850" cy="1610114"/>
            <wp:effectExtent l="19050" t="19050" r="12700" b="28575"/>
            <wp:docPr id="1447342773" name="Picture 1447342773" descr="A picture containing text, font, screenshot, line&#10;&#10;Description automatically generated">
              <a:extLst xmlns:a="http://schemas.openxmlformats.org/drawingml/2006/main">
                <a:ext uri="{FF2B5EF4-FFF2-40B4-BE49-F238E27FC236}">
                  <a16:creationId xmlns:a16="http://schemas.microsoft.com/office/drawing/2014/main" id="{016434F7-812D-318D-0B5B-EE3B57C42F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342773" name="Picture 1447342773" descr="A picture containing text, font, screenshot, line&#10;&#10;Description automatically generated">
                      <a:extLst>
                        <a:ext uri="{FF2B5EF4-FFF2-40B4-BE49-F238E27FC236}">
                          <a16:creationId xmlns:a16="http://schemas.microsoft.com/office/drawing/2014/main" id="{016434F7-812D-318D-0B5B-EE3B57C42FE7}"/>
                        </a:ext>
                      </a:extLst>
                    </pic:cNvPr>
                    <pic:cNvPicPr>
                      <a:picLocks noChangeAspect="1"/>
                    </pic:cNvPicPr>
                  </pic:nvPicPr>
                  <pic:blipFill>
                    <a:blip r:embed="rId90"/>
                    <a:stretch>
                      <a:fillRect/>
                    </a:stretch>
                  </pic:blipFill>
                  <pic:spPr>
                    <a:xfrm>
                      <a:off x="0" y="0"/>
                      <a:ext cx="3262597" cy="1618920"/>
                    </a:xfrm>
                    <a:prstGeom prst="rect">
                      <a:avLst/>
                    </a:prstGeom>
                    <a:ln>
                      <a:solidFill>
                        <a:schemeClr val="tx1"/>
                      </a:solidFill>
                    </a:ln>
                  </pic:spPr>
                </pic:pic>
              </a:graphicData>
            </a:graphic>
          </wp:inline>
        </w:drawing>
      </w:r>
    </w:p>
    <w:p w14:paraId="285D25EA" w14:textId="2D565BC7" w:rsidR="00DB16E7" w:rsidRDefault="003D5E81" w:rsidP="003D5E81">
      <w:pPr>
        <w:pStyle w:val="Caption"/>
        <w:jc w:val="center"/>
      </w:pPr>
      <w:bookmarkStart w:id="600" w:name="_Ref138190369"/>
      <w:bookmarkStart w:id="601" w:name="_Toc138241522"/>
      <w:r>
        <w:t xml:space="preserve">Figura </w:t>
      </w:r>
      <w:r>
        <w:fldChar w:fldCharType="begin"/>
      </w:r>
      <w:r>
        <w:instrText xml:space="preserve"> SEQ Figura \* ARABIC </w:instrText>
      </w:r>
      <w:r>
        <w:fldChar w:fldCharType="separate"/>
      </w:r>
      <w:r w:rsidR="00167BBA">
        <w:rPr>
          <w:noProof/>
        </w:rPr>
        <w:t>53</w:t>
      </w:r>
      <w:r>
        <w:fldChar w:fldCharType="end"/>
      </w:r>
      <w:bookmarkEnd w:id="600"/>
      <w:r>
        <w:t xml:space="preserve"> - Zoom da eliminação de espaçamento</w:t>
      </w:r>
      <w:bookmarkEnd w:id="601"/>
    </w:p>
    <w:p w14:paraId="550332F4" w14:textId="7700AA6D" w:rsidR="00B50891" w:rsidRDefault="00E34666" w:rsidP="00B6444F">
      <w:pPr>
        <w:pStyle w:val="Heading1"/>
        <w:numPr>
          <w:ilvl w:val="0"/>
          <w:numId w:val="32"/>
        </w:numPr>
        <w:spacing w:line="360" w:lineRule="auto"/>
      </w:pPr>
      <w:bookmarkStart w:id="602" w:name="_Toc137898909"/>
      <w:bookmarkStart w:id="603" w:name="_Toc137899702"/>
      <w:bookmarkStart w:id="604" w:name="_Toc137901031"/>
      <w:bookmarkStart w:id="605" w:name="_Toc137903378"/>
      <w:bookmarkStart w:id="606" w:name="_Toc137904726"/>
      <w:bookmarkStart w:id="607" w:name="_Toc137904790"/>
      <w:bookmarkStart w:id="608" w:name="_Toc137905720"/>
      <w:bookmarkStart w:id="609" w:name="_Toc137905895"/>
      <w:bookmarkStart w:id="610" w:name="_Toc138241465"/>
      <w:r>
        <w:lastRenderedPageBreak/>
        <w:t>Conclus</w:t>
      </w:r>
      <w:r w:rsidR="005B6A6F">
        <w:t>ões</w:t>
      </w:r>
      <w:bookmarkEnd w:id="602"/>
      <w:bookmarkEnd w:id="603"/>
      <w:bookmarkEnd w:id="604"/>
      <w:bookmarkEnd w:id="605"/>
      <w:bookmarkEnd w:id="606"/>
      <w:bookmarkEnd w:id="607"/>
      <w:bookmarkEnd w:id="608"/>
      <w:bookmarkEnd w:id="609"/>
      <w:bookmarkEnd w:id="610"/>
    </w:p>
    <w:p w14:paraId="546C02DF" w14:textId="6BFAE53C" w:rsidR="00D9783B" w:rsidRDefault="007F1F44" w:rsidP="00B6444F">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0D8C4E6E" w:rsidR="005F6BA9" w:rsidRDefault="005F6BA9" w:rsidP="005F6BA9">
      <w:pPr>
        <w:spacing w:line="360" w:lineRule="auto"/>
        <w:ind w:firstLine="360"/>
      </w:pPr>
      <w:r>
        <w:t xml:space="preserve">Em suma, o sistema desenvolvido final consiste em criar uma marca com base em letras obtidas através de </w:t>
      </w:r>
      <w:r w:rsidRPr="00A26D76">
        <w:rPr>
          <w:i/>
          <w:iCs/>
        </w:rPr>
        <w:t>n</w:t>
      </w:r>
      <w:r>
        <w:t xml:space="preserve"> interseções de segmentos de reta</w:t>
      </w:r>
      <w:r w:rsidR="0090203D">
        <w:t>s</w:t>
      </w:r>
      <w:r>
        <w:t xml:space="preserve"> que estejam inseridos no intervalo da letra da criação, e colocar os meta</w:t>
      </w:r>
      <w:r w:rsidR="0090203D">
        <w:t>da</w:t>
      </w:r>
      <w:r>
        <w:t>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B6444F">
      <w:pPr>
        <w:pStyle w:val="Subtitle"/>
        <w:numPr>
          <w:ilvl w:val="1"/>
          <w:numId w:val="32"/>
        </w:numPr>
        <w:spacing w:line="360" w:lineRule="auto"/>
      </w:pPr>
      <w:bookmarkStart w:id="611" w:name="_Toc137898910"/>
      <w:bookmarkStart w:id="612" w:name="_Toc137899703"/>
      <w:bookmarkStart w:id="613" w:name="_Toc137901032"/>
      <w:bookmarkStart w:id="614" w:name="_Toc137903379"/>
      <w:bookmarkStart w:id="615" w:name="_Toc137904727"/>
      <w:bookmarkStart w:id="616" w:name="_Toc137904791"/>
      <w:bookmarkStart w:id="617" w:name="_Toc137905721"/>
      <w:bookmarkStart w:id="618" w:name="_Toc137905896"/>
      <w:bookmarkStart w:id="619" w:name="_Toc138241466"/>
      <w:r>
        <w:t>Trabalho Futuro</w:t>
      </w:r>
      <w:bookmarkEnd w:id="611"/>
      <w:bookmarkEnd w:id="612"/>
      <w:bookmarkEnd w:id="613"/>
      <w:bookmarkEnd w:id="614"/>
      <w:bookmarkEnd w:id="615"/>
      <w:bookmarkEnd w:id="616"/>
      <w:bookmarkEnd w:id="617"/>
      <w:bookmarkEnd w:id="618"/>
      <w:bookmarkEnd w:id="619"/>
    </w:p>
    <w:p w14:paraId="2F60A6D5" w14:textId="481914AD" w:rsidR="00682686" w:rsidRDefault="00682686" w:rsidP="00B6444F">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rsidP="00B6444F">
      <w:pPr>
        <w:pStyle w:val="Heading1"/>
        <w:numPr>
          <w:ilvl w:val="0"/>
          <w:numId w:val="32"/>
        </w:numPr>
        <w:spacing w:line="360" w:lineRule="auto"/>
      </w:pPr>
      <w:bookmarkStart w:id="620" w:name="_Ref136432836"/>
      <w:bookmarkStart w:id="621" w:name="_Ref136432845"/>
      <w:bookmarkStart w:id="622" w:name="_Toc137898911"/>
      <w:bookmarkStart w:id="623" w:name="_Toc137899704"/>
      <w:bookmarkStart w:id="624" w:name="_Toc137901033"/>
      <w:bookmarkStart w:id="625" w:name="_Toc137903380"/>
      <w:bookmarkStart w:id="626" w:name="_Toc137904728"/>
      <w:bookmarkStart w:id="627" w:name="_Toc137904792"/>
      <w:bookmarkStart w:id="628" w:name="_Toc137905722"/>
      <w:bookmarkStart w:id="629" w:name="_Toc137905897"/>
      <w:bookmarkStart w:id="630" w:name="_Toc138241467"/>
      <w:bookmarkStart w:id="631" w:name="_Hlk106728016"/>
      <w:r>
        <w:lastRenderedPageBreak/>
        <w:t>Referências</w:t>
      </w:r>
      <w:bookmarkEnd w:id="620"/>
      <w:bookmarkEnd w:id="621"/>
      <w:bookmarkEnd w:id="622"/>
      <w:bookmarkEnd w:id="623"/>
      <w:bookmarkEnd w:id="624"/>
      <w:bookmarkEnd w:id="625"/>
      <w:bookmarkEnd w:id="626"/>
      <w:bookmarkEnd w:id="627"/>
      <w:bookmarkEnd w:id="628"/>
      <w:bookmarkEnd w:id="629"/>
      <w:bookmarkEnd w:id="630"/>
    </w:p>
    <w:bookmarkEnd w:id="631"/>
    <w:p w14:paraId="1E7B2A8B" w14:textId="13CACB35" w:rsidR="000E73FF" w:rsidRPr="000E73FF" w:rsidRDefault="005F4D8A" w:rsidP="00B6444F">
      <w:pPr>
        <w:widowControl w:val="0"/>
        <w:autoSpaceDE w:val="0"/>
        <w:autoSpaceDN w:val="0"/>
        <w:adjustRightInd w:val="0"/>
        <w:spacing w:line="360" w:lineRule="auto"/>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632" w:name="one"/>
      <w:bookmarkEnd w:id="632"/>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B6444F">
      <w:pPr>
        <w:widowControl w:val="0"/>
        <w:autoSpaceDE w:val="0"/>
        <w:autoSpaceDN w:val="0"/>
        <w:adjustRightInd w:val="0"/>
        <w:spacing w:line="360" w:lineRule="auto"/>
        <w:ind w:left="640" w:hanging="640"/>
        <w:rPr>
          <w:noProof/>
          <w:szCs w:val="24"/>
        </w:rPr>
      </w:pPr>
      <w:r w:rsidRPr="000E73FF">
        <w:rPr>
          <w:noProof/>
          <w:szCs w:val="24"/>
        </w:rPr>
        <w:t>[2]</w:t>
      </w:r>
      <w:r w:rsidRPr="000E73FF">
        <w:rPr>
          <w:noProof/>
          <w:szCs w:val="24"/>
        </w:rPr>
        <w:tab/>
      </w:r>
      <w:bookmarkStart w:id="633" w:name="two"/>
      <w:bookmarkEnd w:id="633"/>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3]</w:t>
      </w:r>
      <w:r w:rsidRPr="006311EB">
        <w:rPr>
          <w:noProof/>
          <w:szCs w:val="24"/>
          <w:lang w:val="en-GB"/>
        </w:rPr>
        <w:tab/>
      </w:r>
      <w:bookmarkStart w:id="634" w:name="three"/>
      <w:bookmarkEnd w:id="634"/>
      <w:r w:rsidRPr="006311EB">
        <w:rPr>
          <w:noProof/>
          <w:szCs w:val="24"/>
          <w:lang w:val="en-GB"/>
        </w:rPr>
        <w:t>“Code 128 - Wikipedia.” https://it.wikipedia.org/wiki/Code_128 (accessed Jan. 19, 2023).</w:t>
      </w:r>
    </w:p>
    <w:p w14:paraId="03681DDD" w14:textId="23D209D6"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4]</w:t>
      </w:r>
      <w:r w:rsidRPr="006311EB">
        <w:rPr>
          <w:noProof/>
          <w:szCs w:val="24"/>
          <w:lang w:val="en-GB"/>
        </w:rPr>
        <w:tab/>
      </w:r>
      <w:bookmarkStart w:id="635" w:name="four"/>
      <w:bookmarkEnd w:id="635"/>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5]</w:t>
      </w:r>
      <w:r w:rsidRPr="006311EB">
        <w:rPr>
          <w:noProof/>
          <w:szCs w:val="24"/>
          <w:lang w:val="en-GB"/>
        </w:rPr>
        <w:tab/>
      </w:r>
      <w:bookmarkStart w:id="636" w:name="five"/>
      <w:bookmarkEnd w:id="636"/>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6]</w:t>
      </w:r>
      <w:r w:rsidRPr="006311EB">
        <w:rPr>
          <w:noProof/>
          <w:szCs w:val="24"/>
          <w:lang w:val="en-GB"/>
        </w:rPr>
        <w:tab/>
      </w:r>
      <w:bookmarkStart w:id="637" w:name="six"/>
      <w:bookmarkEnd w:id="637"/>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7]</w:t>
      </w:r>
      <w:r w:rsidRPr="006311EB">
        <w:rPr>
          <w:noProof/>
          <w:szCs w:val="24"/>
          <w:lang w:val="en-GB"/>
        </w:rPr>
        <w:tab/>
      </w:r>
      <w:bookmarkStart w:id="638" w:name="seven"/>
      <w:bookmarkEnd w:id="638"/>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8]</w:t>
      </w:r>
      <w:r w:rsidRPr="006311EB">
        <w:rPr>
          <w:noProof/>
          <w:szCs w:val="24"/>
          <w:lang w:val="en-GB"/>
        </w:rPr>
        <w:tab/>
      </w:r>
      <w:bookmarkStart w:id="639" w:name="eight"/>
      <w:bookmarkEnd w:id="639"/>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9]</w:t>
      </w:r>
      <w:r w:rsidRPr="006311EB">
        <w:rPr>
          <w:noProof/>
          <w:szCs w:val="24"/>
          <w:lang w:val="en-GB"/>
        </w:rPr>
        <w:tab/>
      </w:r>
      <w:bookmarkStart w:id="640" w:name="nine"/>
      <w:bookmarkEnd w:id="640"/>
      <w:r w:rsidRPr="006311EB">
        <w:rPr>
          <w:noProof/>
          <w:szCs w:val="24"/>
          <w:lang w:val="en-GB"/>
        </w:rPr>
        <w:t>“Freeware.Pdf2Png.” https://www.nuget.org/packages/Freeware.Pdf2Png/ (accessed Jun. 01, 2023).</w:t>
      </w:r>
    </w:p>
    <w:p w14:paraId="4FB3B27F" w14:textId="4FB8AB5A"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0]</w:t>
      </w:r>
      <w:r w:rsidRPr="006311EB">
        <w:rPr>
          <w:noProof/>
          <w:szCs w:val="24"/>
          <w:lang w:val="en-GB"/>
        </w:rPr>
        <w:tab/>
      </w:r>
      <w:bookmarkStart w:id="641" w:name="ten"/>
      <w:bookmarkEnd w:id="641"/>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1]</w:t>
      </w:r>
      <w:r w:rsidRPr="006311EB">
        <w:rPr>
          <w:noProof/>
          <w:szCs w:val="24"/>
          <w:lang w:val="en-GB"/>
        </w:rPr>
        <w:tab/>
      </w:r>
      <w:bookmarkStart w:id="642" w:name="eleven"/>
      <w:bookmarkEnd w:id="642"/>
      <w:r w:rsidRPr="006311EB">
        <w:rPr>
          <w:noProof/>
          <w:szCs w:val="24"/>
          <w:lang w:val="en-GB"/>
        </w:rPr>
        <w:t>“Apache PDFBox | A Java PDF Library.” https://pdfbox.apache.org/ (accessed Feb. 17, 2023).</w:t>
      </w:r>
    </w:p>
    <w:p w14:paraId="3E969D04" w14:textId="76ECF614"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2]</w:t>
      </w:r>
      <w:r w:rsidRPr="006311EB">
        <w:rPr>
          <w:noProof/>
          <w:szCs w:val="24"/>
          <w:lang w:val="en-GB"/>
        </w:rPr>
        <w:tab/>
      </w:r>
      <w:bookmarkStart w:id="643" w:name="twelve"/>
      <w:bookmarkEnd w:id="643"/>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3]</w:t>
      </w:r>
      <w:r w:rsidRPr="006311EB">
        <w:rPr>
          <w:noProof/>
          <w:szCs w:val="24"/>
          <w:lang w:val="en-GB"/>
        </w:rPr>
        <w:tab/>
      </w:r>
      <w:bookmarkStart w:id="644" w:name="thiteen"/>
      <w:bookmarkEnd w:id="644"/>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B6444F">
      <w:pPr>
        <w:widowControl w:val="0"/>
        <w:autoSpaceDE w:val="0"/>
        <w:autoSpaceDN w:val="0"/>
        <w:adjustRightInd w:val="0"/>
        <w:spacing w:line="360" w:lineRule="auto"/>
        <w:ind w:left="640" w:hanging="640"/>
        <w:rPr>
          <w:noProof/>
          <w:lang w:val="en-GB"/>
        </w:rPr>
      </w:pPr>
      <w:r w:rsidRPr="006311EB">
        <w:rPr>
          <w:noProof/>
          <w:szCs w:val="24"/>
          <w:lang w:val="en-GB"/>
        </w:rPr>
        <w:t>[14]</w:t>
      </w:r>
      <w:r w:rsidRPr="006311EB">
        <w:rPr>
          <w:noProof/>
          <w:szCs w:val="24"/>
          <w:lang w:val="en-GB"/>
        </w:rPr>
        <w:tab/>
      </w:r>
      <w:bookmarkStart w:id="645" w:name="fourteen"/>
      <w:bookmarkEnd w:id="645"/>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B6444F">
      <w:pPr>
        <w:spacing w:line="360" w:lineRule="auto"/>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54E0FC33" w:rsidR="00772865" w:rsidRDefault="009145BD" w:rsidP="00B6444F">
      <w:pPr>
        <w:pStyle w:val="Title"/>
        <w:numPr>
          <w:ilvl w:val="0"/>
          <w:numId w:val="32"/>
        </w:numPr>
        <w:spacing w:line="360" w:lineRule="auto"/>
        <w:jc w:val="left"/>
      </w:pPr>
      <w:bookmarkStart w:id="646" w:name="_Toc137898912"/>
      <w:bookmarkStart w:id="647" w:name="_Toc137899705"/>
      <w:bookmarkStart w:id="648" w:name="_Toc137901034"/>
      <w:bookmarkStart w:id="649" w:name="_Toc137903381"/>
      <w:bookmarkStart w:id="650" w:name="_Toc137904729"/>
      <w:bookmarkStart w:id="651" w:name="_Toc137904793"/>
      <w:bookmarkStart w:id="652" w:name="_Toc137905723"/>
      <w:bookmarkStart w:id="653" w:name="_Toc137905898"/>
      <w:bookmarkStart w:id="654" w:name="_Toc138241468"/>
      <w:r>
        <w:lastRenderedPageBreak/>
        <w:t>Anexo</w:t>
      </w:r>
      <w:bookmarkStart w:id="655" w:name="anexoA"/>
      <w:bookmarkEnd w:id="646"/>
      <w:bookmarkEnd w:id="647"/>
      <w:bookmarkEnd w:id="648"/>
      <w:bookmarkEnd w:id="649"/>
      <w:bookmarkEnd w:id="650"/>
      <w:bookmarkEnd w:id="651"/>
      <w:bookmarkEnd w:id="652"/>
      <w:bookmarkEnd w:id="653"/>
      <w:bookmarkEnd w:id="654"/>
      <w:bookmarkEnd w:id="655"/>
    </w:p>
    <w:p w14:paraId="3C12A0EA" w14:textId="6EF1AD1F" w:rsidR="00A76F3A" w:rsidRDefault="008365CD" w:rsidP="00B6444F">
      <w:pPr>
        <w:pStyle w:val="Subtitle"/>
        <w:numPr>
          <w:ilvl w:val="0"/>
          <w:numId w:val="15"/>
        </w:numPr>
        <w:spacing w:line="360" w:lineRule="auto"/>
        <w:rPr>
          <w:lang w:eastAsia="en-US"/>
        </w:rPr>
      </w:pPr>
      <w:bookmarkStart w:id="656" w:name="_Toc137898913"/>
      <w:bookmarkStart w:id="657" w:name="_Toc137899706"/>
      <w:bookmarkStart w:id="658" w:name="_Toc137901035"/>
      <w:bookmarkStart w:id="659" w:name="_Toc137903382"/>
      <w:bookmarkStart w:id="660" w:name="_Toc137904730"/>
      <w:bookmarkStart w:id="661" w:name="_Toc137904794"/>
      <w:bookmarkStart w:id="662" w:name="_Toc137905724"/>
      <w:bookmarkStart w:id="663" w:name="_Toc137905899"/>
      <w:bookmarkStart w:id="664" w:name="_Toc138241469"/>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656"/>
      <w:bookmarkEnd w:id="657"/>
      <w:bookmarkEnd w:id="658"/>
      <w:bookmarkEnd w:id="659"/>
      <w:bookmarkEnd w:id="660"/>
      <w:bookmarkEnd w:id="661"/>
      <w:bookmarkEnd w:id="662"/>
      <w:bookmarkEnd w:id="663"/>
      <w:bookmarkEnd w:id="664"/>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61511D73"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167BBA">
        <w:t xml:space="preserve">Figura </w:t>
      </w:r>
      <w:r w:rsidR="00167BBA">
        <w:rPr>
          <w:noProof/>
        </w:rPr>
        <w:t>54</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167BBA">
        <w:t xml:space="preserve">Figura </w:t>
      </w:r>
      <w:r w:rsidR="00167BBA">
        <w:rPr>
          <w:noProof/>
        </w:rPr>
        <w:t>43</w:t>
      </w:r>
      <w:r w:rsidR="00532416">
        <w:rPr>
          <w:lang w:eastAsia="en-US"/>
        </w:rPr>
        <w:fldChar w:fldCharType="end"/>
      </w:r>
      <w:r w:rsidR="00532416">
        <w:rPr>
          <w:lang w:eastAsia="en-US"/>
        </w:rPr>
        <w:t>)</w:t>
      </w:r>
      <w:r>
        <w:rPr>
          <w:lang w:eastAsia="en-US"/>
        </w:rPr>
        <w:t xml:space="preserve">. </w:t>
      </w:r>
    </w:p>
    <w:p w14:paraId="6628BD35" w14:textId="62823A52"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167BBA">
        <w:t xml:space="preserve">Figura </w:t>
      </w:r>
      <w:r w:rsidR="00167BBA">
        <w:rPr>
          <w:noProof/>
        </w:rPr>
        <w:t>55</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167BBA">
        <w:t xml:space="preserve">Figura </w:t>
      </w:r>
      <w:r w:rsidR="00167BBA">
        <w:rPr>
          <w:noProof/>
        </w:rPr>
        <w:t>56</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0076EF70" w:rsidR="00D065A0" w:rsidRDefault="00D065A0" w:rsidP="0056123D">
      <w:pPr>
        <w:pStyle w:val="Caption"/>
        <w:jc w:val="center"/>
      </w:pPr>
      <w:bookmarkStart w:id="665" w:name="_Ref136440844"/>
      <w:bookmarkStart w:id="666" w:name="_Toc138241523"/>
      <w:r>
        <w:t xml:space="preserve">Figura </w:t>
      </w:r>
      <w:r>
        <w:fldChar w:fldCharType="begin"/>
      </w:r>
      <w:r>
        <w:instrText xml:space="preserve"> SEQ Figura \* ARABIC </w:instrText>
      </w:r>
      <w:r>
        <w:fldChar w:fldCharType="separate"/>
      </w:r>
      <w:r w:rsidR="00167BBA">
        <w:rPr>
          <w:noProof/>
        </w:rPr>
        <w:t>54</w:t>
      </w:r>
      <w:r>
        <w:fldChar w:fldCharType="end"/>
      </w:r>
      <w:bookmarkEnd w:id="665"/>
      <w:r>
        <w:t xml:space="preserve"> </w:t>
      </w:r>
      <w:r w:rsidR="00682686">
        <w:t>-</w:t>
      </w:r>
      <w:r w:rsidRPr="00531B7C">
        <w:t xml:space="preserve"> </w:t>
      </w:r>
      <w:r w:rsidR="00682686">
        <w:t>Alteração da</w:t>
      </w:r>
      <w:r w:rsidRPr="00531B7C">
        <w:t xml:space="preserve"> Escala do Documento</w:t>
      </w:r>
      <w:bookmarkEnd w:id="666"/>
    </w:p>
    <w:tbl>
      <w:tblPr>
        <w:tblStyle w:val="TableGrid"/>
        <w:tblW w:w="0" w:type="auto"/>
        <w:tblLook w:val="04A0" w:firstRow="1" w:lastRow="0" w:firstColumn="1" w:lastColumn="0" w:noHBand="0" w:noVBand="1"/>
      </w:tblPr>
      <w:tblGrid>
        <w:gridCol w:w="8777"/>
      </w:tblGrid>
      <w:tr w:rsidR="00D065A0" w14:paraId="3F27C91A" w14:textId="77777777" w:rsidTr="003338F7">
        <w:trPr>
          <w:trHeight w:val="3654"/>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045CE477" w14:textId="0ADC625D" w:rsidR="0056123D" w:rsidRPr="00B6444F" w:rsidRDefault="0056123D" w:rsidP="00B6444F">
      <w:pPr>
        <w:pStyle w:val="Caption"/>
        <w:jc w:val="center"/>
      </w:pPr>
      <w:bookmarkStart w:id="667" w:name="_Ref136441177"/>
      <w:bookmarkStart w:id="668" w:name="_Toc138241524"/>
      <w:r>
        <w:t xml:space="preserve">Figura </w:t>
      </w:r>
      <w:r>
        <w:fldChar w:fldCharType="begin"/>
      </w:r>
      <w:r>
        <w:instrText xml:space="preserve"> SEQ Figura \* ARABIC </w:instrText>
      </w:r>
      <w:r>
        <w:fldChar w:fldCharType="separate"/>
      </w:r>
      <w:r w:rsidR="00167BBA">
        <w:rPr>
          <w:noProof/>
        </w:rPr>
        <w:t>55</w:t>
      </w:r>
      <w:r>
        <w:fldChar w:fldCharType="end"/>
      </w:r>
      <w:bookmarkEnd w:id="667"/>
      <w:r>
        <w:t xml:space="preserve"> </w:t>
      </w:r>
      <w:r w:rsidRPr="00DB6FE7">
        <w:t xml:space="preserve">- </w:t>
      </w:r>
      <w:r w:rsidR="00682686">
        <w:t>Obtenção</w:t>
      </w:r>
      <w:r w:rsidRPr="00DB6FE7">
        <w:t xml:space="preserve"> da Escala do Documento</w:t>
      </w:r>
      <w:bookmarkEnd w:id="668"/>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5AE77ED5" w:rsidR="006C2355" w:rsidRDefault="0056123D" w:rsidP="0056123D">
      <w:pPr>
        <w:pStyle w:val="Caption"/>
        <w:jc w:val="center"/>
      </w:pPr>
      <w:bookmarkStart w:id="669" w:name="_Ref136441398"/>
      <w:bookmarkStart w:id="670" w:name="_Toc138241525"/>
      <w:r>
        <w:t xml:space="preserve">Figura </w:t>
      </w:r>
      <w:r>
        <w:fldChar w:fldCharType="begin"/>
      </w:r>
      <w:r>
        <w:instrText xml:space="preserve"> SEQ Figura \* ARABIC </w:instrText>
      </w:r>
      <w:r>
        <w:fldChar w:fldCharType="separate"/>
      </w:r>
      <w:r w:rsidR="00167BBA">
        <w:rPr>
          <w:noProof/>
        </w:rPr>
        <w:t>56</w:t>
      </w:r>
      <w:r>
        <w:fldChar w:fldCharType="end"/>
      </w:r>
      <w:bookmarkEnd w:id="669"/>
      <w:r>
        <w:t xml:space="preserve"> - Adapt</w:t>
      </w:r>
      <w:r w:rsidR="00682686">
        <w:t>ar</w:t>
      </w:r>
      <w:r w:rsidRPr="009B0E77">
        <w:t xml:space="preserve"> Posições</w:t>
      </w:r>
      <w:bookmarkEnd w:id="670"/>
    </w:p>
    <w:p w14:paraId="743F9F5E" w14:textId="62171D12" w:rsidR="00127487" w:rsidRDefault="00127487" w:rsidP="00127487">
      <w:pPr>
        <w:rPr>
          <w:highlight w:val="white"/>
          <w:lang w:eastAsia="en-US"/>
        </w:rPr>
      </w:pPr>
    </w:p>
    <w:p w14:paraId="62499AB9" w14:textId="29F5C824" w:rsidR="00DB63F6" w:rsidRPr="00DB63F6" w:rsidRDefault="00DB63F6" w:rsidP="000759D2">
      <w:pPr>
        <w:jc w:val="left"/>
        <w:rPr>
          <w:highlight w:val="white"/>
          <w:lang w:eastAsia="en-US"/>
        </w:rPr>
      </w:pPr>
    </w:p>
    <w:sectPr w:rsidR="00DB63F6" w:rsidRPr="00DB63F6" w:rsidSect="00DC42AA">
      <w:footerReference w:type="default" r:id="rId91"/>
      <w:footerReference w:type="first" r:id="rId92"/>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17D85" w14:textId="77777777" w:rsidR="00133B8E" w:rsidRDefault="00133B8E" w:rsidP="00E86B67">
      <w:r>
        <w:separator/>
      </w:r>
    </w:p>
  </w:endnote>
  <w:endnote w:type="continuationSeparator" w:id="0">
    <w:p w14:paraId="682A6A64" w14:textId="77777777" w:rsidR="00133B8E" w:rsidRDefault="00133B8E"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671DB" w14:textId="77777777" w:rsidR="00133B8E" w:rsidRDefault="00133B8E" w:rsidP="00E86B67">
      <w:r>
        <w:separator/>
      </w:r>
    </w:p>
  </w:footnote>
  <w:footnote w:type="continuationSeparator" w:id="0">
    <w:p w14:paraId="0EA42378" w14:textId="77777777" w:rsidR="00133B8E" w:rsidRDefault="00133B8E"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516C72"/>
    <w:multiLevelType w:val="multilevel"/>
    <w:tmpl w:val="9BB8803E"/>
    <w:lvl w:ilvl="0">
      <w:start w:val="10"/>
      <w:numFmt w:val="decimal"/>
      <w:lvlText w:val="%1."/>
      <w:lvlJc w:val="left"/>
      <w:pPr>
        <w:ind w:left="780" w:hanging="42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4" w15:restartNumberingAfterBreak="0">
    <w:nsid w:val="10D91A96"/>
    <w:multiLevelType w:val="multilevel"/>
    <w:tmpl w:val="4490D13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8" w15:restartNumberingAfterBreak="0">
    <w:nsid w:val="13380FC1"/>
    <w:multiLevelType w:val="hybridMultilevel"/>
    <w:tmpl w:val="008EAD2C"/>
    <w:lvl w:ilvl="0" w:tplc="454E2F46">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D200509"/>
    <w:multiLevelType w:val="multilevel"/>
    <w:tmpl w:val="772EA5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2E9C494A"/>
    <w:multiLevelType w:val="hybridMultilevel"/>
    <w:tmpl w:val="D77E9626"/>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1E023F"/>
    <w:multiLevelType w:val="hybridMultilevel"/>
    <w:tmpl w:val="D3DC3C6E"/>
    <w:lvl w:ilvl="0" w:tplc="46B2B2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7CA2A82"/>
    <w:multiLevelType w:val="multilevel"/>
    <w:tmpl w:val="EC8C5034"/>
    <w:lvl w:ilvl="0">
      <w:start w:val="2"/>
      <w:numFmt w:val="decimal"/>
      <w:lvlText w:val="%1."/>
      <w:lvlJc w:val="left"/>
      <w:pPr>
        <w:ind w:left="540" w:hanging="540"/>
      </w:pPr>
      <w:rPr>
        <w:rFonts w:hint="default"/>
      </w:rPr>
    </w:lvl>
    <w:lvl w:ilvl="1">
      <w:start w:val="1"/>
      <w:numFmt w:val="decimal"/>
      <w:lvlText w:val="%1.%2."/>
      <w:lvlJc w:val="left"/>
      <w:pPr>
        <w:ind w:left="924" w:hanging="54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000" w:hanging="108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128" w:hanging="1440"/>
      </w:pPr>
      <w:rPr>
        <w:rFonts w:hint="default"/>
      </w:rPr>
    </w:lvl>
    <w:lvl w:ilvl="8">
      <w:start w:val="1"/>
      <w:numFmt w:val="decimal"/>
      <w:lvlText w:val="%1.%2.%3.%4.%5.%6.%7.%8.%9."/>
      <w:lvlJc w:val="left"/>
      <w:pPr>
        <w:ind w:left="4872" w:hanging="1800"/>
      </w:pPr>
      <w:rPr>
        <w:rFonts w:hint="default"/>
      </w:rPr>
    </w:lvl>
  </w:abstractNum>
  <w:abstractNum w:abstractNumId="25"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7"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FC67639"/>
    <w:multiLevelType w:val="hybridMultilevel"/>
    <w:tmpl w:val="C5281C9C"/>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1" w15:restartNumberingAfterBreak="0">
    <w:nsid w:val="654E1DC3"/>
    <w:multiLevelType w:val="hybridMultilevel"/>
    <w:tmpl w:val="CFCECB60"/>
    <w:lvl w:ilvl="0" w:tplc="46B2B24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3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8"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23"/>
  </w:num>
  <w:num w:numId="2" w16cid:durableId="1273516042">
    <w:abstractNumId w:val="15"/>
  </w:num>
  <w:num w:numId="3" w16cid:durableId="13697513">
    <w:abstractNumId w:val="14"/>
  </w:num>
  <w:num w:numId="4" w16cid:durableId="1078022235">
    <w:abstractNumId w:val="13"/>
  </w:num>
  <w:num w:numId="5" w16cid:durableId="205413760">
    <w:abstractNumId w:val="22"/>
  </w:num>
  <w:num w:numId="6" w16cid:durableId="178787163">
    <w:abstractNumId w:val="21"/>
  </w:num>
  <w:num w:numId="7" w16cid:durableId="976953271">
    <w:abstractNumId w:val="28"/>
  </w:num>
  <w:num w:numId="8" w16cid:durableId="177693658">
    <w:abstractNumId w:val="36"/>
  </w:num>
  <w:num w:numId="9" w16cid:durableId="359819645">
    <w:abstractNumId w:val="20"/>
  </w:num>
  <w:num w:numId="10" w16cid:durableId="1008562013">
    <w:abstractNumId w:val="9"/>
  </w:num>
  <w:num w:numId="11" w16cid:durableId="1314994109">
    <w:abstractNumId w:val="7"/>
  </w:num>
  <w:num w:numId="12" w16cid:durableId="1554972870">
    <w:abstractNumId w:val="30"/>
  </w:num>
  <w:num w:numId="13" w16cid:durableId="36247892">
    <w:abstractNumId w:val="26"/>
  </w:num>
  <w:num w:numId="14" w16cid:durableId="2135975075">
    <w:abstractNumId w:val="37"/>
  </w:num>
  <w:num w:numId="15" w16cid:durableId="593786885">
    <w:abstractNumId w:val="8"/>
  </w:num>
  <w:num w:numId="16" w16cid:durableId="1547136333">
    <w:abstractNumId w:val="34"/>
  </w:num>
  <w:num w:numId="17" w16cid:durableId="21790026">
    <w:abstractNumId w:val="27"/>
  </w:num>
  <w:num w:numId="18" w16cid:durableId="1727101650">
    <w:abstractNumId w:val="16"/>
  </w:num>
  <w:num w:numId="19" w16cid:durableId="611934220">
    <w:abstractNumId w:val="35"/>
  </w:num>
  <w:num w:numId="20" w16cid:durableId="828910214">
    <w:abstractNumId w:val="12"/>
  </w:num>
  <w:num w:numId="21" w16cid:durableId="1370374388">
    <w:abstractNumId w:val="6"/>
  </w:num>
  <w:num w:numId="22" w16cid:durableId="611789265">
    <w:abstractNumId w:val="33"/>
  </w:num>
  <w:num w:numId="23" w16cid:durableId="918563183">
    <w:abstractNumId w:val="18"/>
  </w:num>
  <w:num w:numId="24" w16cid:durableId="2014255908">
    <w:abstractNumId w:val="38"/>
  </w:num>
  <w:num w:numId="25" w16cid:durableId="824207217">
    <w:abstractNumId w:val="10"/>
  </w:num>
  <w:num w:numId="26" w16cid:durableId="1474181402">
    <w:abstractNumId w:val="25"/>
  </w:num>
  <w:num w:numId="27" w16cid:durableId="1095978256">
    <w:abstractNumId w:val="5"/>
  </w:num>
  <w:num w:numId="28" w16cid:durableId="422187786">
    <w:abstractNumId w:val="3"/>
  </w:num>
  <w:num w:numId="29" w16cid:durableId="584339183">
    <w:abstractNumId w:val="32"/>
  </w:num>
  <w:num w:numId="30" w16cid:durableId="1828936326">
    <w:abstractNumId w:val="0"/>
  </w:num>
  <w:num w:numId="31" w16cid:durableId="352852209">
    <w:abstractNumId w:val="1"/>
  </w:num>
  <w:num w:numId="32" w16cid:durableId="888420191">
    <w:abstractNumId w:val="11"/>
  </w:num>
  <w:num w:numId="33" w16cid:durableId="842208868">
    <w:abstractNumId w:val="24"/>
  </w:num>
  <w:num w:numId="34" w16cid:durableId="1294094573">
    <w:abstractNumId w:val="31"/>
  </w:num>
  <w:num w:numId="35" w16cid:durableId="1473526291">
    <w:abstractNumId w:val="4"/>
  </w:num>
  <w:num w:numId="36" w16cid:durableId="1483812596">
    <w:abstractNumId w:val="2"/>
  </w:num>
  <w:num w:numId="37" w16cid:durableId="66151395">
    <w:abstractNumId w:val="19"/>
  </w:num>
  <w:num w:numId="38" w16cid:durableId="1674841414">
    <w:abstractNumId w:val="17"/>
  </w:num>
  <w:num w:numId="39" w16cid:durableId="1230455047">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59D2"/>
    <w:rsid w:val="00076F25"/>
    <w:rsid w:val="0008144F"/>
    <w:rsid w:val="000822A5"/>
    <w:rsid w:val="0008260A"/>
    <w:rsid w:val="000828E0"/>
    <w:rsid w:val="00082907"/>
    <w:rsid w:val="000837AB"/>
    <w:rsid w:val="000901F7"/>
    <w:rsid w:val="000917DD"/>
    <w:rsid w:val="00093049"/>
    <w:rsid w:val="00093DB6"/>
    <w:rsid w:val="00094029"/>
    <w:rsid w:val="0009486D"/>
    <w:rsid w:val="00095332"/>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119F"/>
    <w:rsid w:val="00122B3B"/>
    <w:rsid w:val="001253A7"/>
    <w:rsid w:val="001263D7"/>
    <w:rsid w:val="00127487"/>
    <w:rsid w:val="0012792D"/>
    <w:rsid w:val="0013082E"/>
    <w:rsid w:val="001319C1"/>
    <w:rsid w:val="00131A86"/>
    <w:rsid w:val="00133B8E"/>
    <w:rsid w:val="00134564"/>
    <w:rsid w:val="00134B57"/>
    <w:rsid w:val="00135EE5"/>
    <w:rsid w:val="00141554"/>
    <w:rsid w:val="0014173B"/>
    <w:rsid w:val="00144715"/>
    <w:rsid w:val="00147982"/>
    <w:rsid w:val="00152F94"/>
    <w:rsid w:val="00160B5C"/>
    <w:rsid w:val="00160D16"/>
    <w:rsid w:val="00163EC4"/>
    <w:rsid w:val="00167BBA"/>
    <w:rsid w:val="00170DE0"/>
    <w:rsid w:val="001730BC"/>
    <w:rsid w:val="0017340F"/>
    <w:rsid w:val="00175C68"/>
    <w:rsid w:val="00177A81"/>
    <w:rsid w:val="00177ACE"/>
    <w:rsid w:val="001811F4"/>
    <w:rsid w:val="0018124E"/>
    <w:rsid w:val="001836A8"/>
    <w:rsid w:val="00184176"/>
    <w:rsid w:val="00184747"/>
    <w:rsid w:val="001863EF"/>
    <w:rsid w:val="001901A3"/>
    <w:rsid w:val="0019291F"/>
    <w:rsid w:val="0019361E"/>
    <w:rsid w:val="001944C0"/>
    <w:rsid w:val="00196175"/>
    <w:rsid w:val="00197317"/>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692"/>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730"/>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49A6"/>
    <w:rsid w:val="002C5F12"/>
    <w:rsid w:val="002D12F3"/>
    <w:rsid w:val="002D2DF0"/>
    <w:rsid w:val="002D50C1"/>
    <w:rsid w:val="002D6AF2"/>
    <w:rsid w:val="002E08AA"/>
    <w:rsid w:val="002E146F"/>
    <w:rsid w:val="002E24B5"/>
    <w:rsid w:val="002E3BA0"/>
    <w:rsid w:val="002E6E77"/>
    <w:rsid w:val="002F0227"/>
    <w:rsid w:val="002F231B"/>
    <w:rsid w:val="002F444B"/>
    <w:rsid w:val="002F568F"/>
    <w:rsid w:val="002F61B6"/>
    <w:rsid w:val="002F6297"/>
    <w:rsid w:val="002F763E"/>
    <w:rsid w:val="00300A5F"/>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38F7"/>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392D"/>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5E81"/>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719"/>
    <w:rsid w:val="00427D33"/>
    <w:rsid w:val="004307BA"/>
    <w:rsid w:val="00431324"/>
    <w:rsid w:val="00431922"/>
    <w:rsid w:val="00431C45"/>
    <w:rsid w:val="00434355"/>
    <w:rsid w:val="004435F1"/>
    <w:rsid w:val="0044574C"/>
    <w:rsid w:val="00445892"/>
    <w:rsid w:val="00445F70"/>
    <w:rsid w:val="004508CD"/>
    <w:rsid w:val="00453B34"/>
    <w:rsid w:val="00455401"/>
    <w:rsid w:val="0045557F"/>
    <w:rsid w:val="00457A20"/>
    <w:rsid w:val="00457BD3"/>
    <w:rsid w:val="004607D0"/>
    <w:rsid w:val="00462376"/>
    <w:rsid w:val="00462721"/>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6EDD"/>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1909"/>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4B0E"/>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378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6BA9"/>
    <w:rsid w:val="005F7F5F"/>
    <w:rsid w:val="00603D09"/>
    <w:rsid w:val="00610277"/>
    <w:rsid w:val="00611C51"/>
    <w:rsid w:val="006149E7"/>
    <w:rsid w:val="0061500C"/>
    <w:rsid w:val="006167AD"/>
    <w:rsid w:val="00617C64"/>
    <w:rsid w:val="00621747"/>
    <w:rsid w:val="006218E8"/>
    <w:rsid w:val="006235E1"/>
    <w:rsid w:val="00624C7F"/>
    <w:rsid w:val="00626C46"/>
    <w:rsid w:val="0063078D"/>
    <w:rsid w:val="006311EB"/>
    <w:rsid w:val="00634407"/>
    <w:rsid w:val="00635438"/>
    <w:rsid w:val="00642526"/>
    <w:rsid w:val="00644A01"/>
    <w:rsid w:val="00644C57"/>
    <w:rsid w:val="0064534C"/>
    <w:rsid w:val="00650299"/>
    <w:rsid w:val="00651D96"/>
    <w:rsid w:val="00652C85"/>
    <w:rsid w:val="00653370"/>
    <w:rsid w:val="00655444"/>
    <w:rsid w:val="00655C23"/>
    <w:rsid w:val="00655D5A"/>
    <w:rsid w:val="00656768"/>
    <w:rsid w:val="006576CD"/>
    <w:rsid w:val="006609A5"/>
    <w:rsid w:val="006628A0"/>
    <w:rsid w:val="006635DF"/>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13FE"/>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7E2"/>
    <w:rsid w:val="00710B6D"/>
    <w:rsid w:val="007128EA"/>
    <w:rsid w:val="00716673"/>
    <w:rsid w:val="0071711D"/>
    <w:rsid w:val="00721556"/>
    <w:rsid w:val="00721665"/>
    <w:rsid w:val="00724B37"/>
    <w:rsid w:val="0072542D"/>
    <w:rsid w:val="00726688"/>
    <w:rsid w:val="00726C55"/>
    <w:rsid w:val="00727FAC"/>
    <w:rsid w:val="00731984"/>
    <w:rsid w:val="00734AE6"/>
    <w:rsid w:val="00735206"/>
    <w:rsid w:val="00740548"/>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312D"/>
    <w:rsid w:val="00784B1E"/>
    <w:rsid w:val="00785C7D"/>
    <w:rsid w:val="00787CF4"/>
    <w:rsid w:val="0079020A"/>
    <w:rsid w:val="007A1A37"/>
    <w:rsid w:val="007A2A63"/>
    <w:rsid w:val="007A5944"/>
    <w:rsid w:val="007A768F"/>
    <w:rsid w:val="007A7B7B"/>
    <w:rsid w:val="007B049B"/>
    <w:rsid w:val="007B3E2E"/>
    <w:rsid w:val="007B7110"/>
    <w:rsid w:val="007C1C5F"/>
    <w:rsid w:val="007C2736"/>
    <w:rsid w:val="007C2935"/>
    <w:rsid w:val="007C405B"/>
    <w:rsid w:val="007C5070"/>
    <w:rsid w:val="007C6F52"/>
    <w:rsid w:val="007D10D6"/>
    <w:rsid w:val="007D17A8"/>
    <w:rsid w:val="007D1BDF"/>
    <w:rsid w:val="007D33EB"/>
    <w:rsid w:val="007D55F6"/>
    <w:rsid w:val="007D788B"/>
    <w:rsid w:val="007E31A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B785A"/>
    <w:rsid w:val="008C03BF"/>
    <w:rsid w:val="008C0926"/>
    <w:rsid w:val="008C0D9B"/>
    <w:rsid w:val="008C59CA"/>
    <w:rsid w:val="008C5CA5"/>
    <w:rsid w:val="008C691C"/>
    <w:rsid w:val="008C6AB5"/>
    <w:rsid w:val="008C788F"/>
    <w:rsid w:val="008D0957"/>
    <w:rsid w:val="008D11BF"/>
    <w:rsid w:val="008D15FA"/>
    <w:rsid w:val="008D318E"/>
    <w:rsid w:val="008D63DC"/>
    <w:rsid w:val="008E13C7"/>
    <w:rsid w:val="008E2370"/>
    <w:rsid w:val="008E472B"/>
    <w:rsid w:val="008E5439"/>
    <w:rsid w:val="008E5D6A"/>
    <w:rsid w:val="008E7BBD"/>
    <w:rsid w:val="008F1E86"/>
    <w:rsid w:val="008F2B6D"/>
    <w:rsid w:val="008F2DDA"/>
    <w:rsid w:val="008F5E70"/>
    <w:rsid w:val="008F7DFE"/>
    <w:rsid w:val="008F7E77"/>
    <w:rsid w:val="0090203D"/>
    <w:rsid w:val="00902F38"/>
    <w:rsid w:val="0090382A"/>
    <w:rsid w:val="0090439B"/>
    <w:rsid w:val="0090776D"/>
    <w:rsid w:val="00907B02"/>
    <w:rsid w:val="00907C5E"/>
    <w:rsid w:val="009109E9"/>
    <w:rsid w:val="00911A7C"/>
    <w:rsid w:val="00911EB7"/>
    <w:rsid w:val="00912890"/>
    <w:rsid w:val="0091385B"/>
    <w:rsid w:val="009145BD"/>
    <w:rsid w:val="00914DC2"/>
    <w:rsid w:val="0091560A"/>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098F"/>
    <w:rsid w:val="00971D2A"/>
    <w:rsid w:val="00974395"/>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24D9"/>
    <w:rsid w:val="00A03807"/>
    <w:rsid w:val="00A059F2"/>
    <w:rsid w:val="00A06D7C"/>
    <w:rsid w:val="00A07503"/>
    <w:rsid w:val="00A13207"/>
    <w:rsid w:val="00A13315"/>
    <w:rsid w:val="00A14604"/>
    <w:rsid w:val="00A17806"/>
    <w:rsid w:val="00A257C9"/>
    <w:rsid w:val="00A26D76"/>
    <w:rsid w:val="00A372E2"/>
    <w:rsid w:val="00A40529"/>
    <w:rsid w:val="00A41B5F"/>
    <w:rsid w:val="00A473B2"/>
    <w:rsid w:val="00A47544"/>
    <w:rsid w:val="00A5001B"/>
    <w:rsid w:val="00A53021"/>
    <w:rsid w:val="00A57249"/>
    <w:rsid w:val="00A572D0"/>
    <w:rsid w:val="00A6042C"/>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35A7"/>
    <w:rsid w:val="00AA4772"/>
    <w:rsid w:val="00AA72CD"/>
    <w:rsid w:val="00AB275A"/>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444F"/>
    <w:rsid w:val="00B6504E"/>
    <w:rsid w:val="00B6595E"/>
    <w:rsid w:val="00B666D0"/>
    <w:rsid w:val="00B7242C"/>
    <w:rsid w:val="00B72D1B"/>
    <w:rsid w:val="00B72D23"/>
    <w:rsid w:val="00B75678"/>
    <w:rsid w:val="00B7682F"/>
    <w:rsid w:val="00B77B9F"/>
    <w:rsid w:val="00B81762"/>
    <w:rsid w:val="00B825FA"/>
    <w:rsid w:val="00B87A3A"/>
    <w:rsid w:val="00B931D6"/>
    <w:rsid w:val="00B934A7"/>
    <w:rsid w:val="00B93BFD"/>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DA2"/>
    <w:rsid w:val="00C01E30"/>
    <w:rsid w:val="00C040EB"/>
    <w:rsid w:val="00C05C99"/>
    <w:rsid w:val="00C05E6D"/>
    <w:rsid w:val="00C071DE"/>
    <w:rsid w:val="00C11818"/>
    <w:rsid w:val="00C11F2F"/>
    <w:rsid w:val="00C12761"/>
    <w:rsid w:val="00C14F98"/>
    <w:rsid w:val="00C210E7"/>
    <w:rsid w:val="00C22DA6"/>
    <w:rsid w:val="00C23E6C"/>
    <w:rsid w:val="00C2407D"/>
    <w:rsid w:val="00C25093"/>
    <w:rsid w:val="00C26A4D"/>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084B"/>
    <w:rsid w:val="00C52E17"/>
    <w:rsid w:val="00C549B5"/>
    <w:rsid w:val="00C55310"/>
    <w:rsid w:val="00C55ED4"/>
    <w:rsid w:val="00C57F76"/>
    <w:rsid w:val="00C604D7"/>
    <w:rsid w:val="00C6182F"/>
    <w:rsid w:val="00C62F90"/>
    <w:rsid w:val="00C63C60"/>
    <w:rsid w:val="00C645BF"/>
    <w:rsid w:val="00C64862"/>
    <w:rsid w:val="00C65DFD"/>
    <w:rsid w:val="00C65EBF"/>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0276"/>
    <w:rsid w:val="00CB15D4"/>
    <w:rsid w:val="00CB1F69"/>
    <w:rsid w:val="00CB4FFD"/>
    <w:rsid w:val="00CB543C"/>
    <w:rsid w:val="00CB59D4"/>
    <w:rsid w:val="00CB5CBC"/>
    <w:rsid w:val="00CC0FB6"/>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27E60"/>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3F6"/>
    <w:rsid w:val="00DB65EA"/>
    <w:rsid w:val="00DB7705"/>
    <w:rsid w:val="00DC307C"/>
    <w:rsid w:val="00DC42AA"/>
    <w:rsid w:val="00DD061F"/>
    <w:rsid w:val="00DD5072"/>
    <w:rsid w:val="00DE2364"/>
    <w:rsid w:val="00DE2F87"/>
    <w:rsid w:val="00DE3316"/>
    <w:rsid w:val="00DE3319"/>
    <w:rsid w:val="00DE5DF7"/>
    <w:rsid w:val="00DE7463"/>
    <w:rsid w:val="00DF16DA"/>
    <w:rsid w:val="00DF300B"/>
    <w:rsid w:val="00DF36DD"/>
    <w:rsid w:val="00DF6030"/>
    <w:rsid w:val="00DF7D31"/>
    <w:rsid w:val="00E00CC5"/>
    <w:rsid w:val="00E03C34"/>
    <w:rsid w:val="00E057F8"/>
    <w:rsid w:val="00E074CE"/>
    <w:rsid w:val="00E12311"/>
    <w:rsid w:val="00E146A1"/>
    <w:rsid w:val="00E14C0D"/>
    <w:rsid w:val="00E158FD"/>
    <w:rsid w:val="00E16BA4"/>
    <w:rsid w:val="00E16FA0"/>
    <w:rsid w:val="00E2046C"/>
    <w:rsid w:val="00E20842"/>
    <w:rsid w:val="00E214F2"/>
    <w:rsid w:val="00E22DC0"/>
    <w:rsid w:val="00E23B11"/>
    <w:rsid w:val="00E2449D"/>
    <w:rsid w:val="00E25E21"/>
    <w:rsid w:val="00E2662C"/>
    <w:rsid w:val="00E30C5E"/>
    <w:rsid w:val="00E314B1"/>
    <w:rsid w:val="00E3169E"/>
    <w:rsid w:val="00E31E37"/>
    <w:rsid w:val="00E32F76"/>
    <w:rsid w:val="00E33773"/>
    <w:rsid w:val="00E34666"/>
    <w:rsid w:val="00E35E93"/>
    <w:rsid w:val="00E37519"/>
    <w:rsid w:val="00E376DA"/>
    <w:rsid w:val="00E401D6"/>
    <w:rsid w:val="00E420BC"/>
    <w:rsid w:val="00E43B84"/>
    <w:rsid w:val="00E44454"/>
    <w:rsid w:val="00E445B4"/>
    <w:rsid w:val="00E4529A"/>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87D2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C38AB"/>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0A5F"/>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97830"/>
    <w:rsid w:val="00FA095F"/>
    <w:rsid w:val="00FA0CFE"/>
    <w:rsid w:val="00FA110B"/>
    <w:rsid w:val="00FA252B"/>
    <w:rsid w:val="00FA4B26"/>
    <w:rsid w:val="00FA5C39"/>
    <w:rsid w:val="00FA7765"/>
    <w:rsid w:val="00FB0719"/>
    <w:rsid w:val="00FB31EB"/>
    <w:rsid w:val="00FB4F5C"/>
    <w:rsid w:val="00FB72ED"/>
    <w:rsid w:val="00FC5262"/>
    <w:rsid w:val="00FC5398"/>
    <w:rsid w:val="00FC59BF"/>
    <w:rsid w:val="00FC7B77"/>
    <w:rsid w:val="00FD04ED"/>
    <w:rsid w:val="00FD070B"/>
    <w:rsid w:val="00FD0850"/>
    <w:rsid w:val="00FD279D"/>
    <w:rsid w:val="00FD2C98"/>
    <w:rsid w:val="00FD326D"/>
    <w:rsid w:val="00FE0C3A"/>
    <w:rsid w:val="00FE191C"/>
    <w:rsid w:val="00FE37DD"/>
    <w:rsid w:val="00FE4F59"/>
    <w:rsid w:val="00FE71AA"/>
    <w:rsid w:val="00FF2C93"/>
    <w:rsid w:val="00FF35BD"/>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pPr>
      <w:spacing w:before="120" w:after="120"/>
      <w:jc w:val="left"/>
    </w:pPr>
    <w:rPr>
      <w:rFonts w:asciiTheme="minorHAnsi" w:hAnsiTheme="minorHAnsi" w:cstheme="minorHAnsi"/>
      <w:b/>
      <w:bCs/>
      <w:caps/>
    </w:rPr>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jc w:val="left"/>
    </w:pPr>
    <w:rPr>
      <w:rFonts w:asciiTheme="minorHAnsi" w:hAnsiTheme="minorHAnsi" w:cstheme="minorHAnsi"/>
      <w:smallCaps/>
    </w:r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 w:type="paragraph" w:styleId="TOC3">
    <w:name w:val="toc 3"/>
    <w:basedOn w:val="Normal"/>
    <w:next w:val="Normal"/>
    <w:autoRedefine/>
    <w:uiPriority w:val="39"/>
    <w:unhideWhenUsed/>
    <w:rsid w:val="00DB63F6"/>
    <w:pPr>
      <w:ind w:left="400"/>
      <w:jc w:val="left"/>
    </w:pPr>
    <w:rPr>
      <w:rFonts w:asciiTheme="minorHAnsi" w:hAnsiTheme="minorHAnsi" w:cstheme="minorHAnsi"/>
      <w:i/>
      <w:iCs/>
    </w:rPr>
  </w:style>
  <w:style w:type="paragraph" w:customStyle="1" w:styleId="head3">
    <w:name w:val="head3"/>
    <w:basedOn w:val="Heading3"/>
    <w:next w:val="Normal"/>
    <w:link w:val="head3Char"/>
    <w:autoRedefine/>
    <w:qFormat/>
    <w:rsid w:val="00FF35BD"/>
    <w:pPr>
      <w:ind w:firstLine="720"/>
      <w:jc w:val="left"/>
    </w:pPr>
    <w:rPr>
      <w:rFonts w:ascii="Times New Roman" w:hAnsi="Times New Roman"/>
      <w:b w:val="0"/>
      <w:sz w:val="24"/>
    </w:rPr>
  </w:style>
  <w:style w:type="paragraph" w:customStyle="1" w:styleId="head4">
    <w:name w:val="head4"/>
    <w:basedOn w:val="Heading4"/>
    <w:next w:val="Normal"/>
    <w:link w:val="head4Char"/>
    <w:autoRedefine/>
    <w:qFormat/>
    <w:rsid w:val="000759D2"/>
    <w:pPr>
      <w:spacing w:before="0" w:after="0"/>
      <w:ind w:left="720" w:firstLine="720"/>
      <w:jc w:val="left"/>
    </w:pPr>
    <w:rPr>
      <w:rFonts w:ascii="Times New Roman" w:hAnsi="Times New Roman"/>
      <w:b w:val="0"/>
      <w:sz w:val="24"/>
      <w:lang w:eastAsia="en-US"/>
    </w:rPr>
  </w:style>
  <w:style w:type="character" w:customStyle="1" w:styleId="head3Char">
    <w:name w:val="head3 Char"/>
    <w:basedOn w:val="Heading3Char"/>
    <w:link w:val="head3"/>
    <w:rsid w:val="00FF35BD"/>
    <w:rPr>
      <w:rFonts w:ascii="Calibri Light" w:eastAsia="Times New Roman" w:hAnsi="Calibri Light" w:cs="Times New Roman"/>
      <w:b w:val="0"/>
      <w:bCs/>
      <w:sz w:val="24"/>
      <w:szCs w:val="26"/>
      <w:lang w:val="pt-PT" w:eastAsia="pt-PT"/>
    </w:rPr>
  </w:style>
  <w:style w:type="paragraph" w:styleId="TOC5">
    <w:name w:val="toc 5"/>
    <w:basedOn w:val="Normal"/>
    <w:next w:val="Normal"/>
    <w:autoRedefine/>
    <w:rsid w:val="000759D2"/>
    <w:pPr>
      <w:ind w:left="800"/>
      <w:jc w:val="left"/>
    </w:pPr>
    <w:rPr>
      <w:rFonts w:asciiTheme="minorHAnsi" w:hAnsiTheme="minorHAnsi" w:cstheme="minorHAnsi"/>
      <w:sz w:val="18"/>
      <w:szCs w:val="18"/>
    </w:rPr>
  </w:style>
  <w:style w:type="character" w:customStyle="1" w:styleId="head4Char">
    <w:name w:val="head4 Char"/>
    <w:basedOn w:val="Heading4Char"/>
    <w:link w:val="head4"/>
    <w:rsid w:val="000759D2"/>
    <w:rPr>
      <w:rFonts w:ascii="Calibri" w:eastAsia="Times New Roman" w:hAnsi="Calibri" w:cs="Times New Roman"/>
      <w:b w:val="0"/>
      <w:bCs/>
      <w:sz w:val="24"/>
      <w:szCs w:val="28"/>
      <w:lang w:val="pt-PT" w:eastAsia="en-US"/>
    </w:rPr>
  </w:style>
  <w:style w:type="paragraph" w:styleId="Index4">
    <w:name w:val="index 4"/>
    <w:basedOn w:val="Normal"/>
    <w:next w:val="Normal"/>
    <w:autoRedefine/>
    <w:rsid w:val="004F4B0E"/>
    <w:pPr>
      <w:ind w:left="800" w:hanging="200"/>
    </w:pPr>
  </w:style>
  <w:style w:type="paragraph" w:styleId="TOC4">
    <w:name w:val="toc 4"/>
    <w:basedOn w:val="Normal"/>
    <w:next w:val="Normal"/>
    <w:autoRedefine/>
    <w:uiPriority w:val="39"/>
    <w:rsid w:val="004F4B0E"/>
    <w:pPr>
      <w:ind w:left="600"/>
      <w:jc w:val="left"/>
    </w:pPr>
    <w:rPr>
      <w:rFonts w:asciiTheme="minorHAnsi" w:hAnsiTheme="minorHAnsi" w:cstheme="minorHAnsi"/>
      <w:sz w:val="18"/>
      <w:szCs w:val="18"/>
    </w:rPr>
  </w:style>
  <w:style w:type="paragraph" w:styleId="TOC6">
    <w:name w:val="toc 6"/>
    <w:basedOn w:val="Normal"/>
    <w:next w:val="Normal"/>
    <w:autoRedefine/>
    <w:rsid w:val="000759D2"/>
    <w:pPr>
      <w:ind w:left="1000"/>
      <w:jc w:val="left"/>
    </w:pPr>
    <w:rPr>
      <w:rFonts w:asciiTheme="minorHAnsi" w:hAnsiTheme="minorHAnsi" w:cstheme="minorHAnsi"/>
      <w:sz w:val="18"/>
      <w:szCs w:val="18"/>
    </w:rPr>
  </w:style>
  <w:style w:type="paragraph" w:styleId="TOC7">
    <w:name w:val="toc 7"/>
    <w:basedOn w:val="Normal"/>
    <w:next w:val="Normal"/>
    <w:autoRedefine/>
    <w:rsid w:val="000759D2"/>
    <w:pPr>
      <w:ind w:left="1200"/>
      <w:jc w:val="left"/>
    </w:pPr>
    <w:rPr>
      <w:rFonts w:asciiTheme="minorHAnsi" w:hAnsiTheme="minorHAnsi" w:cstheme="minorHAnsi"/>
      <w:sz w:val="18"/>
      <w:szCs w:val="18"/>
    </w:rPr>
  </w:style>
  <w:style w:type="paragraph" w:styleId="TOC8">
    <w:name w:val="toc 8"/>
    <w:basedOn w:val="Normal"/>
    <w:next w:val="Normal"/>
    <w:autoRedefine/>
    <w:rsid w:val="000759D2"/>
    <w:pPr>
      <w:ind w:left="1400"/>
      <w:jc w:val="left"/>
    </w:pPr>
    <w:rPr>
      <w:rFonts w:asciiTheme="minorHAnsi" w:hAnsiTheme="minorHAnsi" w:cstheme="minorHAnsi"/>
      <w:sz w:val="18"/>
      <w:szCs w:val="18"/>
    </w:rPr>
  </w:style>
  <w:style w:type="paragraph" w:styleId="TOC9">
    <w:name w:val="toc 9"/>
    <w:basedOn w:val="Normal"/>
    <w:next w:val="Normal"/>
    <w:autoRedefine/>
    <w:rsid w:val="000759D2"/>
    <w:pPr>
      <w:ind w:left="160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28073">
      <w:bodyDiv w:val="1"/>
      <w:marLeft w:val="0"/>
      <w:marRight w:val="0"/>
      <w:marTop w:val="0"/>
      <w:marBottom w:val="0"/>
      <w:divBdr>
        <w:top w:val="none" w:sz="0" w:space="0" w:color="auto"/>
        <w:left w:val="none" w:sz="0" w:space="0" w:color="auto"/>
        <w:bottom w:val="none" w:sz="0" w:space="0" w:color="auto"/>
        <w:right w:val="none" w:sz="0" w:space="0" w:color="auto"/>
      </w:divBdr>
      <w:divsChild>
        <w:div w:id="17597932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2803171">
              <w:marLeft w:val="0"/>
              <w:marRight w:val="0"/>
              <w:marTop w:val="0"/>
              <w:marBottom w:val="0"/>
              <w:divBdr>
                <w:top w:val="none" w:sz="0" w:space="0" w:color="auto"/>
                <w:left w:val="none" w:sz="0" w:space="0" w:color="auto"/>
                <w:bottom w:val="none" w:sz="0" w:space="0" w:color="auto"/>
                <w:right w:val="none" w:sz="0" w:space="0" w:color="auto"/>
              </w:divBdr>
            </w:div>
            <w:div w:id="15792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image" Target="media/image77.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footer" Target="footer5.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11</TotalTime>
  <Pages>64</Pages>
  <Words>15526</Words>
  <Characters>88502</Characters>
  <Application>Microsoft Office Word</Application>
  <DocSecurity>0</DocSecurity>
  <Lines>737</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382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117</cp:revision>
  <cp:lastPrinted>2023-06-21T11:47:00Z</cp:lastPrinted>
  <dcterms:created xsi:type="dcterms:W3CDTF">2023-05-24T21:32:00Z</dcterms:created>
  <dcterms:modified xsi:type="dcterms:W3CDTF">2023-07-0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